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21D1F00D" w14:textId="77777777" w:rsidR="006253B1"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7039E0D4" w14:textId="47165B0C" w:rsidR="00AB677E" w:rsidRPr="00CE69C5" w:rsidRDefault="006A2EC4">
      <w:pPr>
        <w:pStyle w:val="Heading1"/>
      </w:pPr>
      <w:r>
        <w:t xml:space="preserve">Final Project: </w:t>
      </w:r>
      <w:r w:rsidR="0075215D" w:rsidRPr="00CE69C5">
        <w:t>ROS</w:t>
      </w:r>
      <w:r w:rsidR="00426223" w:rsidRPr="00CE69C5">
        <w:t>-S</w:t>
      </w:r>
      <w:r w:rsidR="0075215D"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1FE7A5BA" w:rsidR="00F66D6C" w:rsidRPr="00CE69C5" w:rsidRDefault="00F66D6C" w:rsidP="00F66D6C">
      <w:r w:rsidRPr="00CE69C5">
        <w:t>Image processing</w:t>
      </w:r>
      <w:r w:rsidR="00B06C1E">
        <w:t xml:space="preserve"> (</w:t>
      </w:r>
      <w:r w:rsidR="004E275F">
        <w:t>such as</w:t>
      </w:r>
      <w:r w:rsidR="00B06C1E">
        <w:t xml:space="preserv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783F5649"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r w:rsidR="0055260E">
        <w:rPr>
          <w:rFonts w:cstheme="minorHAnsi"/>
        </w:rPr>
        <w:t xml:space="preserve"> and in cases where automation is not desired, they can augment the abilities of physicians (i.e. using virtual constraints)</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simulations help figure out certain 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lastRenderedPageBreak/>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3939FE2B"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 xml:space="preserve">or choose the best starting point in a surgery simulation and then have the robot perform the task based on that optimisation. </w:t>
      </w:r>
      <w:r w:rsidR="00A87B62">
        <w:t xml:space="preserve"> </w:t>
      </w:r>
      <w:r w:rsidR="0031149D">
        <w:t>Furthermore, using proper image processing techniques, we can recognise important/vulnerable areas that the robot can be programmed to take better care around</w:t>
      </w:r>
    </w:p>
    <w:p w14:paraId="72A74FA3" w14:textId="4F8C5932" w:rsidR="00A87B62" w:rsidRDefault="00A87B62" w:rsidP="00CE69C5">
      <w:r>
        <w:t xml:space="preserve">An example of integration of the two can be found in microsurgery, where using image processing techniques, we can 1) create virtual constraints that restrict wrong movement and involuntary movement (perhaps caused by tremor) and 2) as mentioned above, pre-plan the operation and thus reduce the time required for the patient to be on the operating table. </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551D094B" w14:textId="3F5A3738" w:rsidR="00683CB2"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1FA13923" w14:textId="62E559DA"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247136AD" w14:textId="2782F33F" w:rsidR="007D0991" w:rsidRDefault="007D0991" w:rsidP="007D0991">
      <w:r>
        <w:t xml:space="preserve">The path planning aspect of the pipeline is separated into </w:t>
      </w:r>
      <w:r w:rsidR="006B7516">
        <w:t>6</w:t>
      </w:r>
      <w:r>
        <w:t xml:space="preserve"> different tasks, performed in the following order</w:t>
      </w:r>
      <w:r w:rsidR="006B7516">
        <w:t>, starting from the least expensive (in terms of time taken) algorithm, working its way to the most expensiv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1A1C4A54" w:rsidR="003F2FFF" w:rsidRDefault="003F2FFF" w:rsidP="003F2FFF">
      <w:pPr>
        <w:pStyle w:val="ListParagraph"/>
        <w:numPr>
          <w:ilvl w:val="0"/>
          <w:numId w:val="13"/>
        </w:numPr>
        <w:suppressAutoHyphens w:val="0"/>
      </w:pPr>
      <w:r>
        <w:t>Then, filter for targets that are within the hippocampus</w:t>
      </w:r>
    </w:p>
    <w:p w14:paraId="4A5C45FE" w14:textId="54A92809" w:rsidR="00E46944" w:rsidRDefault="00E46944" w:rsidP="003F2FFF">
      <w:pPr>
        <w:pStyle w:val="ListParagraph"/>
        <w:numPr>
          <w:ilvl w:val="0"/>
          <w:numId w:val="13"/>
        </w:numPr>
        <w:suppressAutoHyphens w:val="0"/>
      </w:pPr>
      <w:r>
        <w:t xml:space="preserve">Then we further filter for </w:t>
      </w:r>
      <w:r w:rsidR="001F0691">
        <w:t>trajectories</w:t>
      </w:r>
      <w:r>
        <w:t xml:space="preserve"> of the specified distance</w:t>
      </w:r>
    </w:p>
    <w:p w14:paraId="4BB559AF" w14:textId="6A5C9CED" w:rsidR="003F2FFF" w:rsidRDefault="003F2FFF" w:rsidP="00E46944">
      <w:pPr>
        <w:pStyle w:val="ListParagraph"/>
        <w:numPr>
          <w:ilvl w:val="0"/>
          <w:numId w:val="13"/>
        </w:numPr>
        <w:suppressAutoHyphens w:val="0"/>
      </w:pPr>
      <w:r>
        <w:t>After that, filter for entry/target trajectories that do not pass through the</w:t>
      </w:r>
      <w:r w:rsidR="00E46944">
        <w:t xml:space="preserve"> blood vessels and blood vessels dilate</w:t>
      </w:r>
    </w:p>
    <w:p w14:paraId="073E6AAA" w14:textId="4F4B6911" w:rsidR="003F2FFF" w:rsidRDefault="00E46944" w:rsidP="003F2FFF">
      <w:pPr>
        <w:pStyle w:val="ListParagraph"/>
        <w:numPr>
          <w:ilvl w:val="0"/>
          <w:numId w:val="13"/>
        </w:numPr>
        <w:suppressAutoHyphens w:val="0"/>
      </w:pPr>
      <w:r>
        <w:t>W</w:t>
      </w:r>
      <w:r w:rsidR="003F2FFF">
        <w:t>e</w:t>
      </w:r>
      <w:r>
        <w:t xml:space="preserve"> then</w:t>
      </w:r>
      <w:r w:rsidR="003F2FFF">
        <w:t xml:space="preserve"> filter so that only trajectories of a certain angle (degrees) are accepted</w:t>
      </w:r>
    </w:p>
    <w:p w14:paraId="1B0A90F0" w14:textId="351B3D14" w:rsidR="00E46944" w:rsidRDefault="00E46944" w:rsidP="003F2FFF">
      <w:pPr>
        <w:pStyle w:val="ListParagraph"/>
        <w:numPr>
          <w:ilvl w:val="0"/>
          <w:numId w:val="13"/>
        </w:numPr>
        <w:suppressAutoHyphens w:val="0"/>
      </w:pPr>
      <w:r>
        <w:t>Finally, we choose the best trajectory based on its distance from the blood vessels</w:t>
      </w:r>
    </w:p>
    <w:p w14:paraId="008EB84E" w14:textId="5CBE9100" w:rsidR="003F2FFF" w:rsidRDefault="003F2FFF" w:rsidP="003F2FFF">
      <w:r>
        <w:t xml:space="preserve">By </w:t>
      </w:r>
      <w:r w:rsidR="001F0691">
        <w:t>using this order</w:t>
      </w:r>
      <w:r>
        <w:t xml:space="preserve">, we rule out most of the trajectories before we reach the more expensive checks in our overall algorithm. </w:t>
      </w:r>
    </w:p>
    <w:p w14:paraId="3FE7D833" w14:textId="6DA15C0D"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w:t>
      </w:r>
      <w:r w:rsidR="00996E2D">
        <w:t>M</w:t>
      </w:r>
      <w:r w:rsidR="00E32503">
        <w:t xml:space="preserve">aps using the </w:t>
      </w:r>
      <w:r w:rsidR="00E32503" w:rsidRPr="00996E2D">
        <w:rPr>
          <w:b/>
          <w:bCs/>
          <w:i/>
          <w:iCs/>
        </w:rPr>
        <w:t>Model to Label Map</w:t>
      </w:r>
      <w:r w:rsidR="00E32503">
        <w:t xml:space="preserve"> module</w:t>
      </w:r>
      <w:r w:rsidR="00586FE1">
        <w:t>, using refence volumes of size 256x256x220 (</w:t>
      </w:r>
      <w:r w:rsidR="001F0691">
        <w:t xml:space="preserve">The </w:t>
      </w:r>
      <w:r w:rsidR="00586FE1">
        <w:t>label maps from the previous coursework</w:t>
      </w:r>
      <w:r w:rsidR="001F0691">
        <w:t xml:space="preserve"> were used</w:t>
      </w:r>
      <w:r w:rsidR="00586FE1">
        <w:t>)</w:t>
      </w:r>
    </w:p>
    <w:p w14:paraId="319ED24D" w14:textId="294AACC8" w:rsidR="00C90902" w:rsidRDefault="00CC13AF" w:rsidP="00331C43">
      <w:pPr>
        <w:pStyle w:val="Heading3"/>
      </w:pPr>
      <w:r>
        <w:t>P</w:t>
      </w:r>
      <w:r w:rsidRPr="00C90902">
        <w:t xml:space="preserve">lacement of the tool into a target structure </w:t>
      </w:r>
      <w:r>
        <w:t xml:space="preserve"> </w:t>
      </w:r>
    </w:p>
    <w:p w14:paraId="7606BED2" w14:textId="0EE7DD5C"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w:t>
      </w:r>
      <w:r w:rsidR="005F1743">
        <w:t>255</w:t>
      </w:r>
      <w:r>
        <w:t xml:space="preserve">), it is a valid target. The function used to do this is called </w:t>
      </w:r>
      <w:proofErr w:type="spellStart"/>
      <w:r w:rsidRPr="0034322C">
        <w:rPr>
          <w:b/>
          <w:bCs/>
          <w:i/>
          <w:iCs/>
        </w:rPr>
        <w:t>getFilteredTargets</w:t>
      </w:r>
      <w:proofErr w:type="spellEnd"/>
      <w:r w:rsidRPr="0034322C">
        <w:rPr>
          <w:b/>
          <w:bCs/>
          <w:i/>
          <w:iCs/>
        </w:rPr>
        <w:t>(targets, area)</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08B32DDB" w14:textId="77777777" w:rsidR="00B00ED3" w:rsidRPr="00CC13AF" w:rsidRDefault="00C0619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 xml:space="preserve">If pixel </w:t>
      </w:r>
      <w:proofErr w:type="gramStart"/>
      <w:r w:rsidRPr="00670C56">
        <w:rPr>
          <w:rFonts w:ascii="Courier" w:eastAsia="Times New Roman" w:hAnsi="Courier" w:cs="Times New Roman"/>
          <w:color w:val="000096"/>
          <w:lang w:val="en-US"/>
        </w:rPr>
        <w:t>value</w:t>
      </w:r>
      <w:r w:rsidR="005F1743">
        <w:rPr>
          <w:rFonts w:ascii="Courier" w:eastAsia="Times New Roman" w:hAnsi="Courier" w:cs="Times New Roman"/>
          <w:color w:val="000096"/>
          <w:lang w:val="en-US"/>
        </w:rPr>
        <w:t xml:space="preserve"> !</w:t>
      </w:r>
      <w:proofErr w:type="gramEnd"/>
      <w:r w:rsidRPr="00670C56">
        <w:rPr>
          <w:rFonts w:ascii="Courier" w:eastAsia="Times New Roman" w:hAnsi="Courier" w:cs="Times New Roman"/>
          <w:color w:val="000096"/>
          <w:lang w:val="en-US"/>
        </w:rPr>
        <w:t xml:space="preserve">= </w:t>
      </w:r>
      <w:r w:rsidR="005F1743">
        <w:rPr>
          <w:rFonts w:ascii="Courier" w:eastAsia="Times New Roman" w:hAnsi="Courier" w:cs="Times New Roman"/>
          <w:color w:val="000096"/>
          <w:lang w:val="en-US"/>
        </w:rPr>
        <w:t>0</w:t>
      </w:r>
      <w:r w:rsidR="00CC13AF">
        <w:rPr>
          <w:rFonts w:ascii="Courier" w:eastAsia="Times New Roman" w:hAnsi="Courier" w:cs="Times New Roman"/>
          <w:color w:val="000096"/>
          <w:lang w:val="en-US"/>
        </w:rPr>
        <w:t xml:space="preserve"> ? add the point to the list : nothing</w:t>
      </w:r>
      <w:r w:rsidRPr="00670C56">
        <w:rPr>
          <w:rFonts w:ascii="Courier" w:eastAsia="Times New Roman" w:hAnsi="Courier" w:cs="Times New Roman"/>
          <w:color w:val="000000"/>
          <w:lang w:val="en-US"/>
        </w:rPr>
        <w:t xml:space="preserve"> </w:t>
      </w:r>
    </w:p>
    <w:p w14:paraId="1716003B" w14:textId="77777777" w:rsidR="00FD1265" w:rsidRDefault="00FD1265" w:rsidP="00CC13AF">
      <w:pPr>
        <w:pStyle w:val="Heading3"/>
      </w:pPr>
    </w:p>
    <w:p w14:paraId="0F7ECF68" w14:textId="653E036B" w:rsidR="00CC13AF" w:rsidRDefault="00CC13AF" w:rsidP="00CC13AF">
      <w:pPr>
        <w:pStyle w:val="Heading3"/>
      </w:pPr>
      <w:r>
        <w:t>T</w:t>
      </w:r>
      <w:r w:rsidRPr="00C90902">
        <w:t xml:space="preserve">rajectory is below a certain length </w:t>
      </w:r>
    </w:p>
    <w:p w14:paraId="1FD8BD98" w14:textId="10D52A3F" w:rsidR="00CC13AF" w:rsidRDefault="00CC13AF" w:rsidP="00CC13AF">
      <w:pPr>
        <w:rPr>
          <w:b/>
          <w:bCs/>
        </w:rPr>
      </w:pPr>
      <w:r>
        <w:t xml:space="preserve">We iterate over each available entry-target pair and calculate the distance between the two. If it is below the threshold, we add the pair to the list of valid pairs. The function responsible for this is called </w:t>
      </w:r>
      <w:proofErr w:type="spellStart"/>
      <w:r w:rsidRPr="0034322C">
        <w:rPr>
          <w:b/>
          <w:bCs/>
          <w:i/>
          <w:iCs/>
        </w:rPr>
        <w:t>getEntryTargetPairsWithinLengthThreshold</w:t>
      </w:r>
      <w:proofErr w:type="spellEnd"/>
      <w:r w:rsidRPr="0034322C">
        <w:rPr>
          <w:b/>
          <w:bCs/>
          <w:i/>
          <w:iCs/>
        </w:rPr>
        <w:t>(</w:t>
      </w:r>
      <w:proofErr w:type="spellStart"/>
      <w:r w:rsidRPr="0034322C">
        <w:rPr>
          <w:b/>
          <w:bCs/>
          <w:i/>
          <w:iCs/>
        </w:rPr>
        <w:t>entriesAndTargets</w:t>
      </w:r>
      <w:proofErr w:type="spellEnd"/>
      <w:r w:rsidRPr="0034322C">
        <w:rPr>
          <w:b/>
          <w:bCs/>
          <w:i/>
          <w:iCs/>
        </w:rPr>
        <w:t xml:space="preserve">, </w:t>
      </w:r>
      <w:proofErr w:type="spellStart"/>
      <w:r w:rsidRPr="0034322C">
        <w:rPr>
          <w:b/>
          <w:bCs/>
          <w:i/>
          <w:iCs/>
        </w:rPr>
        <w:t>lengthThreshold</w:t>
      </w:r>
      <w:proofErr w:type="spellEnd"/>
      <w:r w:rsidRPr="0034322C">
        <w:rPr>
          <w:b/>
          <w:bCs/>
          <w:i/>
          <w:iCs/>
        </w:rPr>
        <w:t>)</w:t>
      </w:r>
      <w:r>
        <w:t>.</w:t>
      </w:r>
      <w:r>
        <w:rPr>
          <w:b/>
          <w:bCs/>
        </w:rPr>
        <w:t xml:space="preserve"> </w:t>
      </w:r>
    </w:p>
    <w:p w14:paraId="568CC941" w14:textId="77777777" w:rsidR="00B03DF5" w:rsidRDefault="00B03DF5" w:rsidP="00CC13AF">
      <w:pPr>
        <w:rPr>
          <w:b/>
          <w:bCs/>
        </w:rPr>
      </w:pPr>
    </w:p>
    <w:p w14:paraId="5076EF7A" w14:textId="77777777" w:rsidR="00CC13AF"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DCDF35C"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60FDFAAB"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A8661D8" w14:textId="61833833"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distance</w:t>
      </w:r>
      <w:r w:rsidRPr="00670C56">
        <w:rPr>
          <w:rFonts w:ascii="Courier" w:eastAsia="Times New Roman" w:hAnsi="Courier" w:cs="Times New Roman"/>
          <w:color w:val="000096"/>
          <w:lang w:val="en-US"/>
        </w:rPr>
        <w:t xml:space="preserve"> between the two points</w:t>
      </w:r>
    </w:p>
    <w:p w14:paraId="60644846"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59BDF448" w14:textId="363C7EE5"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Pr>
          <w:rFonts w:ascii="Courier" w:eastAsia="Times New Roman" w:hAnsi="Courier" w:cs="Times New Roman"/>
          <w:color w:val="000096"/>
          <w:lang w:val="en-US"/>
        </w:rPr>
        <w:t>dinstance</w:t>
      </w:r>
      <w:proofErr w:type="spellEnd"/>
      <w:r>
        <w:rPr>
          <w:rFonts w:ascii="Courier" w:eastAsia="Times New Roman" w:hAnsi="Courier" w:cs="Times New Roman"/>
          <w:color w:val="000096"/>
          <w:lang w:val="en-US"/>
        </w:rPr>
        <w:t xml:space="preserve"> &lt;= </w:t>
      </w:r>
      <w:proofErr w:type="spellStart"/>
      <w:r w:rsidR="001E50B3">
        <w:rPr>
          <w:rFonts w:ascii="Courier" w:eastAsia="Times New Roman" w:hAnsi="Courier" w:cs="Times New Roman"/>
          <w:color w:val="000096"/>
          <w:lang w:val="en-US"/>
        </w:rPr>
        <w:t>distance</w:t>
      </w:r>
      <w:r>
        <w:rPr>
          <w:rFonts w:ascii="Courier" w:eastAsia="Times New Roman" w:hAnsi="Courier" w:cs="Times New Roman"/>
          <w:color w:val="000096"/>
          <w:lang w:val="en-US"/>
        </w:rPr>
        <w:t>Threshold</w:t>
      </w:r>
      <w:proofErr w:type="spellEnd"/>
      <w:r w:rsidRPr="00670C56">
        <w:rPr>
          <w:rFonts w:ascii="Courier" w:eastAsia="Times New Roman" w:hAnsi="Courier" w:cs="Times New Roman"/>
          <w:color w:val="000096"/>
          <w:lang w:val="en-US"/>
        </w:rPr>
        <w:t>:</w:t>
      </w:r>
    </w:p>
    <w:p w14:paraId="6751576E" w14:textId="4581CECC"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7108979" w14:textId="77777777" w:rsidR="00CC13AF" w:rsidRPr="00CC13AF" w:rsidRDefault="00CC13AF" w:rsidP="00CC13AF"/>
    <w:p w14:paraId="211F07CE" w14:textId="5B8F6467" w:rsidR="00C90902" w:rsidRDefault="00CC13AF" w:rsidP="00B00ED3">
      <w:pPr>
        <w:pStyle w:val="Heading3"/>
      </w:pPr>
      <w:r>
        <w:t>A</w:t>
      </w:r>
      <w:r w:rsidRPr="00C90902">
        <w:t xml:space="preserve">voidance of a critical structure </w:t>
      </w:r>
    </w:p>
    <w:p w14:paraId="329DA85F" w14:textId="36C3B69F" w:rsidR="002B3C4F" w:rsidRDefault="002B3C4F" w:rsidP="002B3C4F">
      <w:r>
        <w:t xml:space="preserve">We first create an </w:t>
      </w:r>
      <w:r>
        <w:rPr>
          <w:rStyle w:val="e24kjd"/>
        </w:rPr>
        <w:t>oriented bounding box tree (</w:t>
      </w:r>
      <w:proofErr w:type="spellStart"/>
      <w:r>
        <w:rPr>
          <w:rStyle w:val="e24kjd"/>
        </w:rPr>
        <w:t>OBBTree</w:t>
      </w:r>
      <w:proofErr w:type="spellEnd"/>
      <w:r>
        <w:rPr>
          <w:rStyle w:val="e24kjd"/>
        </w:rPr>
        <w:t xml:space="preserve">) of the </w:t>
      </w:r>
      <w:r w:rsidR="00CC13AF">
        <w:rPr>
          <w:rStyle w:val="e24kjd"/>
        </w:rPr>
        <w:t>blood vessels and blood vessels dilate</w:t>
      </w:r>
      <w:r>
        <w:rPr>
          <w:rStyle w:val="e24kjd"/>
        </w:rPr>
        <w:t xml:space="preserve">.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r w:rsidRPr="0034322C">
        <w:rPr>
          <w:b/>
          <w:bCs/>
          <w:i/>
          <w:iCs/>
        </w:rPr>
        <w:t>getTrajectoriesAvoidingArea</w:t>
      </w:r>
      <w:proofErr w:type="spellEnd"/>
      <w:r w:rsidRPr="0034322C">
        <w:rPr>
          <w:b/>
          <w:bCs/>
          <w:i/>
          <w:iCs/>
        </w:rPr>
        <w:t>(</w:t>
      </w:r>
      <w:proofErr w:type="spellStart"/>
      <w:r w:rsidRPr="0034322C">
        <w:rPr>
          <w:b/>
          <w:bCs/>
          <w:i/>
          <w:iCs/>
        </w:rPr>
        <w:t>entriesAndTargets</w:t>
      </w:r>
      <w:proofErr w:type="spellEnd"/>
      <w:r w:rsidRPr="0034322C">
        <w:rPr>
          <w:b/>
          <w:bCs/>
          <w:i/>
          <w:iCs/>
        </w:rPr>
        <w:t>, area)</w:t>
      </w:r>
      <w:r>
        <w:t xml:space="preserve"> and should accept any area we want to avoid. It is important to note that this function uses </w:t>
      </w:r>
      <w:proofErr w:type="spellStart"/>
      <w:r w:rsidRPr="0034322C">
        <w:rPr>
          <w:b/>
          <w:bCs/>
          <w:i/>
          <w:iCs/>
        </w:rPr>
        <w:t>isPassThroughArea</w:t>
      </w:r>
      <w:proofErr w:type="spellEnd"/>
      <w:r w:rsidRPr="0034322C">
        <w:rPr>
          <w:b/>
          <w:bCs/>
          <w:i/>
          <w:i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227B8A5F" w:rsidR="002B3C4F" w:rsidRPr="00B00ED3" w:rsidRDefault="00B00ED3" w:rsidP="002B3C4F">
      <m:oMathPara>
        <m:oMathParaPr>
          <m:jc m:val="left"/>
        </m:oMathParaPr>
        <m:oMath>
          <m:r>
            <w:rPr>
              <w:rFonts w:ascii="Cambria Math" w:eastAsiaTheme="minorEastAsia" w:hAnsi="Cambria Math"/>
            </w:rPr>
            <m:t xml:space="preserve">number of </m:t>
          </m:r>
          <m:r>
            <w:rPr>
              <w:rFonts w:ascii="Cambria Math" w:eastAsiaTheme="minorEastAsia" w:hAnsi="Cambria Math"/>
            </w:rPr>
            <m:t>blood vessel</m:t>
          </m:r>
          <m:r>
            <w:rPr>
              <w:rFonts w:ascii="Cambria Math" w:eastAsiaTheme="minorEastAsia" w:hAnsi="Cambria Math"/>
            </w:rPr>
            <m:t xml:space="preserv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01E591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point passes through </w:t>
      </w:r>
      <w:r w:rsidR="00CC13AF">
        <w:rPr>
          <w:rFonts w:ascii="Courier" w:eastAsia="Times New Roman" w:hAnsi="Courier" w:cs="Times New Roman"/>
          <w:color w:val="000096"/>
          <w:lang w:val="en-US"/>
        </w:rPr>
        <w:t>structure</w:t>
      </w:r>
      <w:r w:rsidRPr="00670C56">
        <w:rPr>
          <w:rFonts w:ascii="Courier" w:eastAsia="Times New Roman" w:hAnsi="Courier" w:cs="Times New Roman"/>
          <w:color w:val="000096"/>
          <w:lang w:val="en-US"/>
        </w:rPr>
        <w:t>:</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721ACB3D" w14:textId="6EB4F0D9" w:rsidR="00924F3B" w:rsidRPr="00B03DF5" w:rsidRDefault="00C0619C" w:rsidP="00B03DF5">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0DC3C9D7" w14:textId="77777777" w:rsidR="00112503" w:rsidRDefault="00112503" w:rsidP="00753C5F">
      <w:pPr>
        <w:pStyle w:val="Heading3"/>
      </w:pPr>
    </w:p>
    <w:p w14:paraId="6C17F8F4" w14:textId="6B6B485B" w:rsidR="00753C5F" w:rsidRDefault="00753C5F" w:rsidP="00753C5F">
      <w:pPr>
        <w:pStyle w:val="Heading3"/>
      </w:pPr>
      <w:r>
        <w:t>Filter for incisions below a certain angle</w:t>
      </w:r>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oriented bounding box tree (</w:t>
      </w:r>
      <w:proofErr w:type="spellStart"/>
      <w:r>
        <w:rPr>
          <w:rStyle w:val="e24kjd"/>
        </w:rPr>
        <w:t>OBBTree</w:t>
      </w:r>
      <w:proofErr w:type="spellEnd"/>
      <w:r>
        <w:rPr>
          <w:rStyle w:val="e24kjd"/>
        </w:rPr>
        <w:t xml:space="preserve">) of the cortex.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proofErr w:type="spellStart"/>
      <w:r w:rsidRPr="0034322C">
        <w:rPr>
          <w:b/>
          <w:bCs/>
          <w:i/>
          <w:iCs/>
        </w:rPr>
        <w:lastRenderedPageBreak/>
        <w:t>getTrajectoriesWithSpecifiedAngle</w:t>
      </w:r>
      <w:proofErr w:type="spellEnd"/>
      <w:r w:rsidRPr="0034322C">
        <w:rPr>
          <w:b/>
          <w:bCs/>
          <w:i/>
          <w:iCs/>
        </w:rPr>
        <w:t xml:space="preserve"> (</w:t>
      </w:r>
      <w:proofErr w:type="spellStart"/>
      <w:r w:rsidRPr="0034322C">
        <w:rPr>
          <w:b/>
          <w:bCs/>
          <w:i/>
          <w:iCs/>
        </w:rPr>
        <w:t>entriesAndTargets</w:t>
      </w:r>
      <w:proofErr w:type="spellEnd"/>
      <w:r w:rsidRPr="0034322C">
        <w:rPr>
          <w:b/>
          <w:bCs/>
          <w:i/>
          <w:iCs/>
        </w:rPr>
        <w:t xml:space="preserve">, area, </w:t>
      </w:r>
      <w:proofErr w:type="spellStart"/>
      <w:r w:rsidRPr="0034322C">
        <w:rPr>
          <w:b/>
          <w:bCs/>
          <w:i/>
          <w:iCs/>
        </w:rPr>
        <w:t>specifiedAngle</w:t>
      </w:r>
      <w:proofErr w:type="spellEnd"/>
      <w:r w:rsidRPr="0034322C">
        <w:rPr>
          <w:b/>
          <w:bCs/>
          <w:i/>
          <w:iCs/>
        </w:rPr>
        <w:t>)</w:t>
      </w:r>
      <w:r>
        <w:t xml:space="preserve"> and should accept any area we want check the angles for. It is important to note that this function uses </w:t>
      </w:r>
      <w:proofErr w:type="spellStart"/>
      <w:r w:rsidRPr="0034322C">
        <w:rPr>
          <w:b/>
          <w:bCs/>
          <w:i/>
          <w:iCs/>
        </w:rPr>
        <w:t>isValidAngle</w:t>
      </w:r>
      <w:proofErr w:type="spellEnd"/>
      <w:r w:rsidRPr="0034322C">
        <w:rPr>
          <w:b/>
          <w:bCs/>
          <w:i/>
          <w:i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7942835A" w14:textId="4557F89B" w:rsidR="00B00ED3" w:rsidRPr="00753C5F" w:rsidRDefault="00B00ED3" w:rsidP="00753C5F">
      <w:pPr>
        <w:rPr>
          <w:rFonts w:eastAsiaTheme="minorEastAsia"/>
        </w:rPr>
      </w:pPr>
      <m:oMath>
        <m:r>
          <w:rPr>
            <w:rFonts w:ascii="Cambria Math" w:eastAsiaTheme="minorEastAsia" w:hAnsi="Cambria Math"/>
          </w:rPr>
          <m:t>between two vectors</m:t>
        </m:r>
      </m:oMath>
      <w:r>
        <w:rPr>
          <w:rFonts w:eastAsiaTheme="minorEastAsia"/>
        </w:rPr>
        <w:t xml:space="preserve"> </w:t>
      </w: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lin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w:t>
      </w:r>
      <w:proofErr w:type="gramStart"/>
      <w:r>
        <w:rPr>
          <w:rFonts w:ascii="Courier" w:eastAsia="Times New Roman" w:hAnsi="Courier" w:cs="Times New Roman"/>
          <w:color w:val="000096"/>
          <w:lang w:val="en-US"/>
        </w:rPr>
        <w:t>on line</w:t>
      </w:r>
      <w:proofErr w:type="gramEnd"/>
      <w:r>
        <w:rPr>
          <w:rFonts w:ascii="Courier" w:eastAsia="Times New Roman" w:hAnsi="Courier" w:cs="Times New Roman"/>
          <w:color w:val="000096"/>
          <w:lang w:val="en-US"/>
        </w:rPr>
        <w:t>:</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 xml:space="preserve">Get perpendicular line wher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xml:space="preserve">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F915936" w14:textId="06187A29" w:rsidR="003D50F1" w:rsidRPr="003D50F1" w:rsidRDefault="00A03183" w:rsidP="003D50F1">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5DE1D96E" w14:textId="77777777" w:rsidR="003D50F1" w:rsidRDefault="003D50F1" w:rsidP="00753C5F">
      <w:pPr>
        <w:pStyle w:val="Heading3"/>
      </w:pPr>
    </w:p>
    <w:p w14:paraId="1AE9FB59" w14:textId="1A80E51A" w:rsidR="00753C5F" w:rsidRDefault="00753C5F" w:rsidP="00753C5F">
      <w:pPr>
        <w:pStyle w:val="Heading3"/>
      </w:pPr>
      <w:r>
        <w:t>M</w:t>
      </w:r>
      <w:r w:rsidRPr="00C90902">
        <w:t xml:space="preserve">aximizing distance from critical structures </w:t>
      </w:r>
    </w:p>
    <w:p w14:paraId="626AF8C7" w14:textId="498E3E75" w:rsidR="0034322C" w:rsidRDefault="00753C5F" w:rsidP="00825DA7">
      <w:r>
        <w:t xml:space="preserve">We first create an </w:t>
      </w:r>
      <w:r>
        <w:rPr>
          <w:rStyle w:val="e24kjd"/>
        </w:rPr>
        <w:t>oriented bounding box tree (</w:t>
      </w:r>
      <w:proofErr w:type="spellStart"/>
      <w:r>
        <w:rPr>
          <w:rStyle w:val="e24kjd"/>
        </w:rPr>
        <w:t>OBBTree</w:t>
      </w:r>
      <w:proofErr w:type="spellEnd"/>
      <w:r>
        <w:rPr>
          <w:rStyle w:val="e24kjd"/>
        </w:rPr>
        <w:t xml:space="preserve">) of the critical structure using the </w:t>
      </w:r>
      <w:proofErr w:type="spellStart"/>
      <w:r>
        <w:rPr>
          <w:rStyle w:val="e24kjd"/>
        </w:rPr>
        <w:t>CellLocator</w:t>
      </w:r>
      <w:proofErr w:type="spellEnd"/>
      <w:r>
        <w:rPr>
          <w:rStyle w:val="e24kjd"/>
        </w:rPr>
        <w:t xml:space="preserve"> of VTK</w:t>
      </w:r>
      <w:r>
        <w:t xml:space="preserve">. This was chosen as it provides a utility method that helps as find the closest point from an input point to a point in the </w:t>
      </w:r>
      <w:r>
        <w:rPr>
          <w:rStyle w:val="e24kjd"/>
        </w:rPr>
        <w:t>critical structure</w:t>
      </w:r>
      <w:r>
        <w:t>. We then iterate over each entry-target pair, creating points within their trajectory.</w:t>
      </w:r>
      <w:r w:rsidR="001D01FF">
        <w:t xml:space="preserve"> For each point those points, we calculate the distance from the structure and pick the minimum one. We then </w:t>
      </w:r>
      <w:r>
        <w:t xml:space="preserve">add them up </w:t>
      </w:r>
      <w:r w:rsidR="00825DA7">
        <w:t>and store them in a dictionary</w:t>
      </w:r>
      <w:r>
        <w:t>.</w:t>
      </w:r>
      <w:r w:rsidR="00825DA7">
        <w:t xml:space="preserve"> Then in order to get the best one, we simply sort the dictionary and get the one with the most distance from the critical structure.</w:t>
      </w:r>
      <w:r w:rsidR="0034322C">
        <w:t xml:space="preserve"> The function used for this is </w:t>
      </w:r>
      <w:proofErr w:type="spellStart"/>
      <w:r w:rsidR="003D50F1" w:rsidRPr="003D50F1">
        <w:rPr>
          <w:b/>
          <w:bCs/>
          <w:i/>
          <w:iCs/>
        </w:rPr>
        <w:t>getBestAndWorstTrajectory</w:t>
      </w:r>
      <w:proofErr w:type="spellEnd"/>
      <w:r w:rsidR="003D50F1" w:rsidRPr="003D50F1">
        <w:rPr>
          <w:b/>
          <w:bCs/>
          <w:i/>
          <w:iCs/>
        </w:rPr>
        <w:t>(</w:t>
      </w:r>
      <w:proofErr w:type="spellStart"/>
      <w:r w:rsidR="003D50F1" w:rsidRPr="003D50F1">
        <w:rPr>
          <w:b/>
          <w:bCs/>
          <w:i/>
          <w:iCs/>
        </w:rPr>
        <w:t>entriesAndTargets</w:t>
      </w:r>
      <w:proofErr w:type="spellEnd"/>
      <w:r w:rsidR="003D50F1" w:rsidRPr="003D50F1">
        <w:rPr>
          <w:b/>
          <w:bCs/>
          <w:i/>
          <w:iCs/>
        </w:rPr>
        <w:t>, area1, area2, precision)</w:t>
      </w:r>
    </w:p>
    <w:p w14:paraId="2EE74B22" w14:textId="7777777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A3A1A1C"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22089E4F"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FADF32C" w14:textId="11BB0DA6"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points between entry-target pair</w:t>
      </w:r>
    </w:p>
    <w:p w14:paraId="0F56BADA" w14:textId="69EE4D5E"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on </w:t>
      </w:r>
      <w:r>
        <w:rPr>
          <w:rFonts w:ascii="Courier" w:eastAsia="Times New Roman" w:hAnsi="Courier" w:cs="Times New Roman"/>
          <w:color w:val="000096"/>
          <w:lang w:val="en-US"/>
        </w:rPr>
        <w:t xml:space="preserve">the </w:t>
      </w:r>
      <w:r>
        <w:rPr>
          <w:rFonts w:ascii="Courier" w:eastAsia="Times New Roman" w:hAnsi="Courier" w:cs="Times New Roman"/>
          <w:color w:val="000096"/>
          <w:lang w:val="en-US"/>
        </w:rPr>
        <w:t>line:</w:t>
      </w:r>
    </w:p>
    <w:p w14:paraId="159312F9" w14:textId="3FE228DB"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Calculate distance from mesh</w:t>
      </w:r>
    </w:p>
    <w:p w14:paraId="62462024" w14:textId="5F3BDE1F"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distance &lt;</w:t>
      </w:r>
      <w:r w:rsidR="004F4185">
        <w:rPr>
          <w:rFonts w:ascii="Courier" w:eastAsia="Times New Roman" w:hAnsi="Courier" w:cs="Times New Roman"/>
          <w:color w:val="000096"/>
          <w:lang w:val="en-US"/>
        </w:rPr>
        <w:t>=</w:t>
      </w:r>
      <w:r>
        <w:rPr>
          <w:rFonts w:ascii="Courier" w:eastAsia="Times New Roman" w:hAnsi="Courier" w:cs="Times New Roman"/>
          <w:color w:val="000096"/>
          <w:lang w:val="en-US"/>
        </w:rPr>
        <w:t xml:space="preserve"> </w:t>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w:t>
      </w:r>
    </w:p>
    <w:p w14:paraId="446CBE76" w14:textId="665E694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 xml:space="preserve"> = distance</w:t>
      </w:r>
    </w:p>
    <w:p w14:paraId="4EF9C7CC" w14:textId="5835A298"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distance, pair to valid points list</w:t>
      </w:r>
    </w:p>
    <w:p w14:paraId="1CAB956F" w14:textId="710AA571"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sort valid points in descending order</w:t>
      </w:r>
    </w:p>
    <w:p w14:paraId="1D9CDCA5" w14:textId="2E851E96" w:rsidR="00112503" w:rsidRPr="0034322C" w:rsidRDefault="00825DA7" w:rsidP="0034322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the first entry should now be the best trajectory</w:t>
      </w:r>
    </w:p>
    <w:p w14:paraId="3AF932B4" w14:textId="728964BC" w:rsidR="00112503" w:rsidRDefault="00112503" w:rsidP="00112503">
      <w:pPr>
        <w:pStyle w:val="Heading2"/>
        <w:rPr>
          <w:lang w:val="en-US"/>
        </w:rPr>
      </w:pPr>
      <w:r>
        <w:rPr>
          <w:lang w:val="en-US"/>
        </w:rPr>
        <w:lastRenderedPageBreak/>
        <w:t>OpenIGTLink</w:t>
      </w:r>
    </w:p>
    <w:p w14:paraId="0227215B" w14:textId="25C96A21"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FBDDF2B" w14:textId="46331F95" w:rsidR="00C53EF9" w:rsidRPr="000D26CC" w:rsidRDefault="00C53EF9" w:rsidP="000D26CC">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DA77E2">
        <w:rPr>
          <w:noProof/>
          <w:lang w:val="en-US"/>
        </w:rPr>
        <w:t>1</w:t>
      </w:r>
      <w:r>
        <w:rPr>
          <w:lang w:val="en-US"/>
        </w:rPr>
        <w:fldChar w:fldCharType="end"/>
      </w:r>
      <w:r>
        <w:t>: Connection between Slicer and ROS</w:t>
      </w:r>
    </w:p>
    <w:p w14:paraId="1E6B96D3" w14:textId="32ADFD77" w:rsidR="00B25E4F" w:rsidRDefault="002F0BF0" w:rsidP="00B25E4F">
      <w:pPr>
        <w:pStyle w:val="Heading2"/>
      </w:pPr>
      <w:r>
        <w:t>D</w:t>
      </w:r>
      <w:r w:rsidR="00B25E4F">
        <w:t>ata transfer from 3D Slicer to ROS</w:t>
      </w:r>
      <w:r>
        <w:t xml:space="preserve">: </w:t>
      </w:r>
      <w:r w:rsidR="00F73A47">
        <w:t>igtl_importer</w:t>
      </w:r>
      <w:r>
        <w:t>.py</w:t>
      </w:r>
    </w:p>
    <w:p w14:paraId="55FD20E1" w14:textId="3988D3CB" w:rsidR="002F0BF0" w:rsidRDefault="002F0BF0" w:rsidP="002F0BF0">
      <w:r>
        <w:t xml:space="preserve">The data transfer from 3D Slicer to ROS works using the </w:t>
      </w:r>
      <w:r w:rsidR="00F73A47" w:rsidRPr="0034322C">
        <w:rPr>
          <w:b/>
          <w:bCs/>
          <w:i/>
          <w:iCs/>
        </w:rPr>
        <w:t>igtl_importer</w:t>
      </w:r>
      <w:r w:rsidRPr="0034322C">
        <w:rPr>
          <w:b/>
          <w:bCs/>
          <w:i/>
          <w:iCs/>
        </w:rPr>
        <w:t>.py</w:t>
      </w:r>
      <w:r>
        <w:t xml:space="preserve"> file. It takes an entry point</w:t>
      </w:r>
      <w:r w:rsidR="00FE2F2B">
        <w:t xml:space="preserve">, </w:t>
      </w:r>
      <w:r>
        <w:t>‘Entry’</w:t>
      </w:r>
      <w:r w:rsidR="00FE2F2B">
        <w:t>,</w:t>
      </w:r>
      <w:r>
        <w:t xml:space="preserve"> </w:t>
      </w:r>
      <w:r w:rsidR="00F73A47">
        <w:t>and</w:t>
      </w:r>
      <w:r>
        <w:t xml:space="preserve"> a target point</w:t>
      </w:r>
      <w:r w:rsidR="00FE2F2B">
        <w:t>,</w:t>
      </w:r>
      <w:r>
        <w:t xml:space="preserve"> ‘Target’</w:t>
      </w:r>
      <w:r w:rsidR="00FE2F2B">
        <w:t>,</w:t>
      </w:r>
      <w:r w:rsidR="00D75066">
        <w:t xml:space="preserve"> </w:t>
      </w:r>
      <w:r w:rsidR="005C0612">
        <w:t>loads</w:t>
      </w:r>
      <w:r w:rsidR="00D75066">
        <w:t xml:space="preserve"> them as </w:t>
      </w:r>
      <w:r w:rsidR="00D75066" w:rsidRPr="0034322C">
        <w:rPr>
          <w:b/>
          <w:bCs/>
          <w:i/>
          <w:iCs/>
        </w:rPr>
        <w:t>geometry</w:t>
      </w:r>
      <w:r w:rsidR="00073BE6" w:rsidRPr="0034322C">
        <w:rPr>
          <w:b/>
          <w:bCs/>
          <w:i/>
          <w:iCs/>
        </w:rPr>
        <w:t>_</w:t>
      </w:r>
      <w:r w:rsidR="00D75066" w:rsidRPr="0034322C">
        <w:rPr>
          <w:b/>
          <w:bCs/>
          <w:i/>
          <w:iCs/>
        </w:rPr>
        <w:t>msgs</w:t>
      </w:r>
      <w:r w:rsidR="00073BE6" w:rsidRPr="0034322C">
        <w:rPr>
          <w:b/>
          <w:bCs/>
          <w:i/>
          <w:iCs/>
        </w:rPr>
        <w:t>.msg</w:t>
      </w:r>
      <w:r w:rsidR="00073BE6">
        <w:t xml:space="preserve"> </w:t>
      </w:r>
      <w:r w:rsidR="00073BE6" w:rsidRPr="0034322C">
        <w:rPr>
          <w:b/>
          <w:bCs/>
          <w:i/>
          <w:iCs/>
        </w:rPr>
        <w:t>Pose</w:t>
      </w:r>
      <w:r>
        <w:t xml:space="preserve"> </w:t>
      </w:r>
      <w:r w:rsidR="005C0612">
        <w:t xml:space="preserve">objects </w:t>
      </w:r>
      <w:r>
        <w:t xml:space="preserve">and </w:t>
      </w:r>
      <w:r w:rsidR="00F73A47">
        <w:t>operates</w:t>
      </w:r>
      <w:r>
        <w:t xml:space="preserve"> as follows:</w:t>
      </w:r>
    </w:p>
    <w:p w14:paraId="51771628" w14:textId="5950DE9D" w:rsidR="0034322C" w:rsidRDefault="00D75066" w:rsidP="0034322C">
      <w:pPr>
        <w:pStyle w:val="ListParagraph"/>
        <w:numPr>
          <w:ilvl w:val="0"/>
          <w:numId w:val="25"/>
        </w:numPr>
      </w:pPr>
      <w:r>
        <w:t xml:space="preserve">Once both points are </w:t>
      </w:r>
      <w:r w:rsidR="0034322C">
        <w:t xml:space="preserve">received, they are converted from millimetres to meters and the kinematics are solved using the </w:t>
      </w:r>
      <w:r w:rsidR="0034322C" w:rsidRPr="0034322C">
        <w:rPr>
          <w:b/>
          <w:bCs/>
          <w:i/>
          <w:iCs/>
        </w:rPr>
        <w:t>move_</w:t>
      </w:r>
      <w:proofErr w:type="gramStart"/>
      <w:r w:rsidR="0034322C" w:rsidRPr="0034322C">
        <w:rPr>
          <w:b/>
          <w:bCs/>
          <w:i/>
          <w:iCs/>
        </w:rPr>
        <w:t>it</w:t>
      </w:r>
      <w:proofErr w:type="gramEnd"/>
      <w:r w:rsidR="0034322C">
        <w:t xml:space="preserve"> framework</w:t>
      </w:r>
    </w:p>
    <w:p w14:paraId="0F88318F" w14:textId="08D792A9" w:rsidR="0034322C" w:rsidRDefault="0034322C" w:rsidP="0034322C">
      <w:pPr>
        <w:pStyle w:val="ListParagraph"/>
        <w:numPr>
          <w:ilvl w:val="0"/>
          <w:numId w:val="25"/>
        </w:numPr>
      </w:pPr>
      <w:r>
        <w:t>The robot is then instructed to move the “Entry” point</w:t>
      </w:r>
    </w:p>
    <w:p w14:paraId="6AACA496" w14:textId="6521A884" w:rsidR="002F0BF0" w:rsidRDefault="0034322C" w:rsidP="00F73A47">
      <w:pPr>
        <w:pStyle w:val="ListParagraph"/>
        <w:numPr>
          <w:ilvl w:val="0"/>
          <w:numId w:val="25"/>
        </w:numPr>
      </w:pPr>
      <w:r>
        <w:t xml:space="preserve">Once the end-effector is at the entry point, the importer </w:t>
      </w:r>
      <w:r w:rsidR="00D75066">
        <w:t>prompts the user to press “enter” to move to the “Target” point</w:t>
      </w:r>
      <w:r w:rsidR="00F73A47">
        <w:t xml:space="preserve">. </w:t>
      </w:r>
      <w:r>
        <w:t>T</w:t>
      </w:r>
      <w:r w:rsidR="002F0BF0">
        <w:t xml:space="preserve">he robot </w:t>
      </w:r>
      <w:r>
        <w:t xml:space="preserve">is moved </w:t>
      </w:r>
      <w:r w:rsidR="002F0BF0">
        <w:t>to the target point by creating a</w:t>
      </w:r>
      <w:r w:rsidR="005C0612">
        <w:t xml:space="preserve"> straight</w:t>
      </w:r>
      <w:r w:rsidR="002F0BF0">
        <w:t xml:space="preserve"> line/trajectory between the two. This is done by breaking said line to smaller </w:t>
      </w:r>
      <w:r w:rsidR="005C0612">
        <w:t>waypoints</w:t>
      </w:r>
      <w:r w:rsidR="002F0BF0">
        <w:t xml:space="preserve"> and forming a cartesian path</w:t>
      </w:r>
      <w:r w:rsidR="005C0612">
        <w:t xml:space="preserve"> using </w:t>
      </w:r>
      <w:r w:rsidR="005C0612" w:rsidRPr="0034322C">
        <w:rPr>
          <w:b/>
          <w:bCs/>
          <w:i/>
          <w:iCs/>
        </w:rPr>
        <w:t>moveit_commander</w:t>
      </w:r>
      <w:r>
        <w:t>’s</w:t>
      </w:r>
      <w:r w:rsidR="005C0612">
        <w:t xml:space="preserve"> </w:t>
      </w:r>
      <w:r w:rsidR="005C0612" w:rsidRPr="0034322C">
        <w:rPr>
          <w:b/>
          <w:bCs/>
          <w:i/>
          <w:iCs/>
        </w:rPr>
        <w:t>compute_cartesian_path(waypoints)</w:t>
      </w:r>
      <w:r w:rsidR="002F0BF0">
        <w:t>. The reason it is implemented this way (the straight line) is because we are moving the robot’s end effector (i.e. a needle) in a straight line through the brain</w:t>
      </w:r>
    </w:p>
    <w:p w14:paraId="0AC5F0CC" w14:textId="40B75FBE" w:rsidR="004474E7" w:rsidRDefault="0034322C" w:rsidP="00F73A47">
      <w:pPr>
        <w:pStyle w:val="ListParagraph"/>
        <w:numPr>
          <w:ilvl w:val="0"/>
          <w:numId w:val="25"/>
        </w:numPr>
      </w:pPr>
      <w:r>
        <w:t xml:space="preserve">In order to move, the importer </w:t>
      </w:r>
      <w:r w:rsidR="004474E7">
        <w:t xml:space="preserve">also restricts the orientation of the robot as we don’t want to be moving frantically within the patient’s brain. This is done by creating a </w:t>
      </w:r>
      <w:r w:rsidR="007956B2">
        <w:t xml:space="preserve">vector, </w:t>
      </w:r>
      <w:r w:rsidR="007956B2" w:rsidRPr="007956B2">
        <w:rPr>
          <w:b/>
          <w:bCs/>
        </w:rPr>
        <w:t>ET</w:t>
      </w:r>
      <w:r w:rsidR="007956B2">
        <w:t>,</w:t>
      </w:r>
      <w:r w:rsidR="004474E7">
        <w:t xml:space="preserve"> between the entry and target</w:t>
      </w:r>
      <w:r w:rsidR="007956B2">
        <w:t xml:space="preserve">. Then using a reference vector </w:t>
      </w:r>
      <w:r w:rsidR="007956B2" w:rsidRPr="007956B2">
        <w:rPr>
          <w:b/>
          <w:bCs/>
        </w:rPr>
        <w:t>O</w:t>
      </w:r>
      <w:r w:rsidR="007956B2">
        <w:t xml:space="preserve">, it calculates the cross-product, </w:t>
      </w:r>
      <w:r w:rsidR="007956B2" w:rsidRPr="007956B2">
        <w:rPr>
          <w:b/>
          <w:bCs/>
        </w:rPr>
        <w:t>X</w:t>
      </w:r>
      <w:r w:rsidR="007956B2">
        <w:t xml:space="preserve">, of </w:t>
      </w:r>
      <w:r w:rsidR="007956B2" w:rsidRPr="007956B2">
        <w:rPr>
          <w:b/>
          <w:bCs/>
        </w:rPr>
        <w:t>ET</w:t>
      </w:r>
      <w:r w:rsidR="007956B2">
        <w:t xml:space="preserve"> and </w:t>
      </w:r>
      <w:r w:rsidR="007956B2" w:rsidRPr="007956B2">
        <w:rPr>
          <w:b/>
          <w:bCs/>
        </w:rPr>
        <w:t>O</w:t>
      </w:r>
      <w:r w:rsidR="007956B2">
        <w:rPr>
          <w:b/>
          <w:bCs/>
        </w:rPr>
        <w:t xml:space="preserve"> </w:t>
      </w:r>
      <w:r w:rsidR="007956B2">
        <w:t xml:space="preserve">and then further calculates another cross-product, </w:t>
      </w:r>
      <w:r w:rsidR="007956B2" w:rsidRPr="007956B2">
        <w:rPr>
          <w:b/>
          <w:bCs/>
        </w:rPr>
        <w:t>Y</w:t>
      </w:r>
      <w:r w:rsidR="007956B2">
        <w:t xml:space="preserve">, of </w:t>
      </w:r>
      <w:r w:rsidR="007956B2" w:rsidRPr="007956B2">
        <w:rPr>
          <w:b/>
          <w:bCs/>
        </w:rPr>
        <w:t>ET</w:t>
      </w:r>
      <w:r w:rsidR="007956B2">
        <w:rPr>
          <w:b/>
          <w:bCs/>
        </w:rPr>
        <w:t xml:space="preserve"> </w:t>
      </w:r>
      <w:r w:rsidR="007956B2">
        <w:t xml:space="preserve">and </w:t>
      </w:r>
      <w:r w:rsidR="007956B2" w:rsidRPr="007956B2">
        <w:rPr>
          <w:b/>
          <w:bCs/>
        </w:rPr>
        <w:t>X</w:t>
      </w:r>
      <w:r w:rsidR="007956B2">
        <w:t xml:space="preserve">. Using </w:t>
      </w:r>
      <w:r w:rsidR="007956B2">
        <w:rPr>
          <w:b/>
          <w:bCs/>
        </w:rPr>
        <w:t>X, Y</w:t>
      </w:r>
      <w:r w:rsidR="007956B2">
        <w:t xml:space="preserve"> and ET we create an orthogonal matrix which we pass to the mat2quat function in order to calculate the quaternion.</w:t>
      </w:r>
    </w:p>
    <w:p w14:paraId="594E3218" w14:textId="781308E5" w:rsidR="002F0BF0" w:rsidRDefault="007956B2" w:rsidP="00D01B96">
      <w:r>
        <w:lastRenderedPageBreak/>
        <w:t xml:space="preserve">Furthermore, </w:t>
      </w:r>
      <w:r w:rsidR="0034322C">
        <w:t>the importer</w:t>
      </w:r>
      <w:r>
        <w:t xml:space="preserve"> places the Cortex model and the entry-target points in RVIZ for visualisation. The cortex is converted to an .stl file by using Slicer’s Model Maker module after converting it to a label map. Its orientation is hard coded within the importer and perhaps it could have been saved within the model itself using a third</w:t>
      </w:r>
      <w:r w:rsidR="0034322C">
        <w:t xml:space="preserve"> an appropriate</w:t>
      </w:r>
      <w:r>
        <w:t xml:space="preserve"> </w:t>
      </w:r>
      <w:r w:rsidR="0034322C">
        <w:t>application</w:t>
      </w:r>
      <w:r>
        <w:t>.</w:t>
      </w:r>
    </w:p>
    <w:p w14:paraId="7D138472" w14:textId="031C3809" w:rsidR="00D01B96" w:rsidRDefault="002F0BF0" w:rsidP="00D01B96">
      <w:pPr>
        <w:pStyle w:val="Heading2"/>
      </w:pPr>
      <w:r>
        <w:t>D</w:t>
      </w:r>
      <w:r w:rsidR="00D01B96">
        <w:t>ata transfer from ROS to 3D Slicer</w:t>
      </w:r>
      <w:r>
        <w:t xml:space="preserve">: </w:t>
      </w:r>
      <w:r w:rsidR="00F73A47">
        <w:t>igtl_exporter</w:t>
      </w:r>
      <w:r>
        <w:t>.py</w:t>
      </w:r>
    </w:p>
    <w:p w14:paraId="3BB92731" w14:textId="6684ED58" w:rsidR="00FE2F2B" w:rsidRDefault="002F0BF0" w:rsidP="002F0BF0">
      <w:r>
        <w:t xml:space="preserve">This is a rather simpler implementation. </w:t>
      </w:r>
      <w:r w:rsidR="00FE2F2B">
        <w:t xml:space="preserve">After initialising the node, we simply use the </w:t>
      </w:r>
      <w:r w:rsidR="00FE2F2B" w:rsidRPr="0034322C">
        <w:rPr>
          <w:b/>
          <w:bCs/>
          <w:i/>
          <w:iCs/>
        </w:rPr>
        <w:t>moveit_commander</w:t>
      </w:r>
      <w:r w:rsidR="00FE2F2B">
        <w:t xml:space="preserve"> package  to create a </w:t>
      </w:r>
      <w:r w:rsidR="00FE2F2B" w:rsidRPr="0034322C">
        <w:rPr>
          <w:b/>
          <w:bCs/>
          <w:i/>
          <w:iCs/>
        </w:rPr>
        <w:t>move_group</w:t>
      </w:r>
      <w:r w:rsidR="00FE2F2B">
        <w:t xml:space="preserve">. Using the </w:t>
      </w:r>
      <w:r w:rsidR="00FE2F2B" w:rsidRPr="0034322C">
        <w:rPr>
          <w:b/>
          <w:bCs/>
          <w:i/>
          <w:iCs/>
        </w:rPr>
        <w:t>move_group</w:t>
      </w:r>
      <w:r w:rsidR="00FE2F2B">
        <w:t xml:space="preserve"> we retrieve the robot’s position and after converting it to </w:t>
      </w:r>
      <w:r w:rsidR="005B4B72">
        <w:t>millimetres</w:t>
      </w:r>
      <w:r w:rsidR="00FE2F2B">
        <w:t xml:space="preserve"> (as required by Slicer), we send the end-effector’s coordinates through the </w:t>
      </w:r>
      <w:r w:rsidR="00FE2F2B" w:rsidRPr="0034322C">
        <w:rPr>
          <w:b/>
          <w:bCs/>
          <w:i/>
          <w:iCs/>
        </w:rPr>
        <w:t>ros_igtl_bridge</w:t>
      </w:r>
      <w:r w:rsidR="00FE2F2B">
        <w:t xml:space="preserve"> package as an </w:t>
      </w:r>
      <w:r w:rsidR="00FE2F2B" w:rsidRPr="0034322C">
        <w:rPr>
          <w:b/>
          <w:bCs/>
          <w:i/>
          <w:iCs/>
        </w:rPr>
        <w:t>igtlpoint</w:t>
      </w:r>
      <w:r w:rsidR="00FE2F2B">
        <w:t xml:space="preserve">. The main benefit of the exporter is to assist </w:t>
      </w:r>
      <w:r w:rsidR="001F0691">
        <w:t>u</w:t>
      </w:r>
      <w:r w:rsidR="00FE2F2B">
        <w:t>s in validation/sanity checks.</w:t>
      </w:r>
    </w:p>
    <w:p w14:paraId="036FD5BD" w14:textId="26BE1632" w:rsidR="00D01B96" w:rsidRDefault="00D01B96" w:rsidP="00D01B96">
      <w:pPr>
        <w:pStyle w:val="Heading2"/>
      </w:pPr>
      <w:r>
        <w:t>ROS (to move the robot)</w:t>
      </w:r>
    </w:p>
    <w:p w14:paraId="65664751" w14:textId="5FC5BCA7" w:rsidR="005B4B72" w:rsidRPr="005B4B72" w:rsidRDefault="005B4B72" w:rsidP="005B4B72">
      <w:r>
        <w:t xml:space="preserve">Initially, a simple robot was designed using the </w:t>
      </w:r>
      <w:r w:rsidR="00473AE5">
        <w:t>XACRO</w:t>
      </w:r>
      <w:r>
        <w:t xml:space="preserve"> format as seen in </w:t>
      </w:r>
      <w:r w:rsidRPr="005B4B72">
        <w:rPr>
          <w:i/>
          <w:iCs/>
        </w:rPr>
        <w:fldChar w:fldCharType="begin"/>
      </w:r>
      <w:r w:rsidRPr="005B4B72">
        <w:rPr>
          <w:i/>
          <w:iCs/>
        </w:rPr>
        <w:instrText xml:space="preserve"> REF _Ref42022584 \h </w:instrText>
      </w:r>
      <w:r w:rsidRPr="005B4B72">
        <w:rPr>
          <w:i/>
          <w:iCs/>
        </w:rPr>
      </w:r>
      <w:r>
        <w:rPr>
          <w:i/>
          <w:iCs/>
        </w:rPr>
        <w:instrText xml:space="preserve"> \* MERGEFORMAT </w:instrText>
      </w:r>
      <w:r w:rsidRPr="005B4B72">
        <w:rPr>
          <w:i/>
          <w:iCs/>
        </w:rPr>
        <w:fldChar w:fldCharType="separate"/>
      </w:r>
      <w:r w:rsidR="00DA77E2" w:rsidRPr="00DA77E2">
        <w:rPr>
          <w:i/>
          <w:iCs/>
        </w:rPr>
        <w:t xml:space="preserve">Figure </w:t>
      </w:r>
      <w:r w:rsidR="00DA77E2" w:rsidRPr="00DA77E2">
        <w:rPr>
          <w:i/>
          <w:iCs/>
          <w:noProof/>
        </w:rPr>
        <w:t>13</w:t>
      </w:r>
      <w:r w:rsidR="00DA77E2" w:rsidRPr="00DA77E2">
        <w:rPr>
          <w:i/>
          <w:iCs/>
        </w:rPr>
        <w:t>: Basic robot</w:t>
      </w:r>
      <w:r w:rsidRPr="005B4B72">
        <w:rPr>
          <w:i/>
          <w:iCs/>
        </w:rPr>
        <w:fldChar w:fldCharType="end"/>
      </w:r>
      <w:r w:rsidR="00473AE5">
        <w:rPr>
          <w:i/>
          <w:iCs/>
        </w:rPr>
        <w:t xml:space="preserve"> </w:t>
      </w:r>
      <w:r w:rsidR="00473AE5">
        <w:t xml:space="preserve">and </w:t>
      </w:r>
      <w:r w:rsidR="007A3FDB" w:rsidRPr="007A3FDB">
        <w:rPr>
          <w:i/>
          <w:iCs/>
        </w:rPr>
        <w:fldChar w:fldCharType="begin"/>
      </w:r>
      <w:r w:rsidR="007A3FDB" w:rsidRPr="007A3FDB">
        <w:rPr>
          <w:i/>
          <w:iCs/>
        </w:rPr>
        <w:instrText xml:space="preserve"> REF _Ref42023831 \h </w:instrText>
      </w:r>
      <w:r w:rsidR="007A3FDB" w:rsidRPr="007A3FDB">
        <w:rPr>
          <w:i/>
          <w:iCs/>
        </w:rPr>
      </w:r>
      <w:r w:rsidR="007A3FDB">
        <w:rPr>
          <w:i/>
          <w:iCs/>
        </w:rPr>
        <w:instrText xml:space="preserve"> \* MERGEFORMAT </w:instrText>
      </w:r>
      <w:r w:rsidR="007A3FDB" w:rsidRPr="007A3FDB">
        <w:rPr>
          <w:i/>
          <w:iCs/>
        </w:rPr>
        <w:fldChar w:fldCharType="separate"/>
      </w:r>
      <w:r w:rsidR="00DA77E2" w:rsidRPr="00DA77E2">
        <w:rPr>
          <w:i/>
          <w:iCs/>
        </w:rPr>
        <w:t xml:space="preserve">Figure </w:t>
      </w:r>
      <w:r w:rsidR="00DA77E2" w:rsidRPr="00DA77E2">
        <w:rPr>
          <w:i/>
          <w:iCs/>
          <w:noProof/>
        </w:rPr>
        <w:t>14</w:t>
      </w:r>
      <w:r w:rsidR="00DA77E2" w:rsidRPr="00DA77E2">
        <w:rPr>
          <w:i/>
          <w:iCs/>
        </w:rPr>
        <w:t xml:space="preserve">: Simple robot </w:t>
      </w:r>
      <w:proofErr w:type="spellStart"/>
      <w:r w:rsidR="00DA77E2" w:rsidRPr="00DA77E2">
        <w:rPr>
          <w:i/>
          <w:iCs/>
        </w:rPr>
        <w:t>xacro</w:t>
      </w:r>
      <w:proofErr w:type="spellEnd"/>
      <w:r w:rsidR="007A3FDB" w:rsidRPr="007A3FDB">
        <w:rPr>
          <w:i/>
          <w:iCs/>
        </w:rPr>
        <w:fldChar w:fldCharType="end"/>
      </w:r>
      <w:r>
        <w:t xml:space="preserve">. The model described a simple two-revolute joint robot, where one </w:t>
      </w:r>
      <w:r w:rsidR="00863130">
        <w:t xml:space="preserve">joint would </w:t>
      </w:r>
      <w:r>
        <w:t>rotate around the x-axis and the other around the z-axis</w:t>
      </w:r>
      <w:r w:rsidR="00863130">
        <w:t>. Given the complexity of our task and the restricted degrees of freedom of the robot, the ur5 manipulator was chosen instead</w:t>
      </w:r>
      <w:r w:rsidR="0019252F">
        <w:t xml:space="preserve"> </w:t>
      </w:r>
      <w:r w:rsidR="0019252F" w:rsidRPr="0019252F">
        <w:rPr>
          <w:i/>
          <w:iCs/>
        </w:rPr>
        <w:t>(</w:t>
      </w:r>
      <w:r w:rsidR="0019252F" w:rsidRPr="0019252F">
        <w:rPr>
          <w:i/>
          <w:iCs/>
        </w:rPr>
        <w:fldChar w:fldCharType="begin"/>
      </w:r>
      <w:r w:rsidR="0019252F" w:rsidRPr="0019252F">
        <w:rPr>
          <w:i/>
          <w:iCs/>
        </w:rPr>
        <w:instrText xml:space="preserve"> REF _Ref41834049 \h </w:instrText>
      </w:r>
      <w:r w:rsidR="0019252F" w:rsidRPr="0019252F">
        <w:rPr>
          <w:i/>
          <w:iCs/>
        </w:rPr>
      </w:r>
      <w:r w:rsidR="0019252F">
        <w:rPr>
          <w:i/>
          <w:iCs/>
        </w:rPr>
        <w:instrText xml:space="preserve"> \* MERGEFORMAT </w:instrText>
      </w:r>
      <w:r w:rsidR="0019252F" w:rsidRPr="0019252F">
        <w:rPr>
          <w:i/>
          <w:iCs/>
        </w:rPr>
        <w:fldChar w:fldCharType="separate"/>
      </w:r>
      <w:r w:rsidR="00DA77E2" w:rsidRPr="00DA77E2">
        <w:rPr>
          <w:i/>
          <w:iCs/>
        </w:rPr>
        <w:t xml:space="preserve">Figure </w:t>
      </w:r>
      <w:r w:rsidR="00DA77E2" w:rsidRPr="00DA77E2">
        <w:rPr>
          <w:i/>
          <w:iCs/>
          <w:noProof/>
        </w:rPr>
        <w:t>6</w:t>
      </w:r>
      <w:r w:rsidR="00DA77E2" w:rsidRPr="00DA77E2">
        <w:rPr>
          <w:i/>
          <w:iCs/>
        </w:rPr>
        <w:t>: Robot at default position (RVIZ)</w:t>
      </w:r>
      <w:r w:rsidR="0019252F" w:rsidRPr="0019252F">
        <w:rPr>
          <w:i/>
          <w:iCs/>
        </w:rPr>
        <w:fldChar w:fldCharType="end"/>
      </w:r>
      <w:r w:rsidR="0019252F" w:rsidRPr="0019252F">
        <w:rPr>
          <w:i/>
          <w:iCs/>
        </w:rPr>
        <w:t>)</w:t>
      </w:r>
      <w:r w:rsidR="00863130">
        <w:t>. This is an open-source robot that was used as part of a workshop at the International Symposium on Medical Robotics by the Georgia Institute of Technology</w:t>
      </w:r>
      <w:r w:rsidR="0019252F">
        <w:t xml:space="preserve"> [4]</w:t>
      </w:r>
      <w:r w:rsidR="00863130">
        <w:t xml:space="preserve">. </w:t>
      </w:r>
      <w:r w:rsidR="00FB004A">
        <w:t>Furthermore, it has been modified to include a needle as the end effector, in order to completely satisfy our task.</w:t>
      </w:r>
    </w:p>
    <w:p w14:paraId="00800093" w14:textId="3C9A62F0" w:rsidR="00953FF3" w:rsidRDefault="00FB004A" w:rsidP="00953FF3">
      <w:r>
        <w:t xml:space="preserve">It is available with the </w:t>
      </w:r>
      <w:r w:rsidRPr="00B07CCD">
        <w:rPr>
          <w:b/>
          <w:bCs/>
          <w:i/>
          <w:iCs/>
        </w:rPr>
        <w:t>ismr19_moveit</w:t>
      </w:r>
      <w:r>
        <w:t xml:space="preserve"> package under the </w:t>
      </w:r>
      <w:r w:rsidRPr="00B07CCD">
        <w:rPr>
          <w:b/>
          <w:bCs/>
          <w:i/>
          <w:iCs/>
        </w:rPr>
        <w:t>demo.launch</w:t>
      </w:r>
      <w:r>
        <w:t xml:space="preserve"> file. The package</w:t>
      </w:r>
      <w:r w:rsidR="00953FF3">
        <w:t xml:space="preserve"> provides:</w:t>
      </w:r>
    </w:p>
    <w:p w14:paraId="7E7D082D" w14:textId="0F99B2CA" w:rsidR="00953FF3" w:rsidRDefault="00FB004A" w:rsidP="00953FF3">
      <w:pPr>
        <w:pStyle w:val="ListParagraph"/>
        <w:numPr>
          <w:ilvl w:val="0"/>
          <w:numId w:val="27"/>
        </w:numPr>
      </w:pPr>
      <w:r>
        <w:t>A</w:t>
      </w:r>
      <w:r w:rsidR="00953FF3">
        <w:t xml:space="preserve"> RobotModel that is built for ROS and visualised in RVIZ</w:t>
      </w:r>
    </w:p>
    <w:p w14:paraId="7477F4B6" w14:textId="058B6988" w:rsidR="00174267" w:rsidRDefault="00953FF3" w:rsidP="00174267">
      <w:pPr>
        <w:pStyle w:val="ListParagraph"/>
        <w:numPr>
          <w:ilvl w:val="0"/>
          <w:numId w:val="27"/>
        </w:numPr>
      </w:pPr>
      <w:r>
        <w:t>A kinematics model for the robot as well as various kinematic solvers to automate the calculation of kinematics based on the used RobotModel</w:t>
      </w:r>
    </w:p>
    <w:p w14:paraId="7488A7D6" w14:textId="77777777" w:rsidR="009318F1" w:rsidRDefault="00953FF3" w:rsidP="00953FF3">
      <w:r>
        <w:t xml:space="preserve">The core classes of this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180A3E30" w:rsidR="00953FF3" w:rsidRDefault="009318F1" w:rsidP="00953FF3">
      <w:r>
        <w:t>The RobotState contains information about the robot at any point in time. It is used to obtain kinematic information about the robot depending on its current state.</w:t>
      </w:r>
    </w:p>
    <w:p w14:paraId="5C008297" w14:textId="1A9EBBD1" w:rsidR="00047819" w:rsidRDefault="00047819" w:rsidP="00953FF3"/>
    <w:p w14:paraId="5697F60D" w14:textId="4B895E13" w:rsidR="00047819" w:rsidRDefault="00047819" w:rsidP="00953FF3"/>
    <w:p w14:paraId="6FEAC9E7" w14:textId="7EABDF29" w:rsidR="00047819" w:rsidRDefault="00047819" w:rsidP="00953FF3"/>
    <w:p w14:paraId="229D20C2" w14:textId="2E3D421C" w:rsidR="00047819" w:rsidRDefault="00047819" w:rsidP="00953FF3"/>
    <w:p w14:paraId="7F1E039C" w14:textId="77777777" w:rsidR="00047819" w:rsidRDefault="00047819" w:rsidP="00953FF3"/>
    <w:p w14:paraId="6FF15AE2" w14:textId="1307B3CE" w:rsidR="004B7740" w:rsidRDefault="004B7740" w:rsidP="004B7740">
      <w:pPr>
        <w:pStyle w:val="Heading2"/>
      </w:pPr>
      <w:bookmarkStart w:id="0" w:name="_Ref41835898"/>
      <w:r>
        <w:lastRenderedPageBreak/>
        <w:t>Calibration (to translate points between ROS and Slicer)</w:t>
      </w:r>
      <w:bookmarkEnd w:id="0"/>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 xml:space="preserve">Create 8 </w:t>
      </w:r>
      <w:proofErr w:type="spellStart"/>
      <w:r>
        <w:t>markups</w:t>
      </w:r>
      <w:proofErr w:type="spellEnd"/>
      <w:r>
        <w:t>/points around the provided models (i.e. the critical structures and the cortex, forming a bounding box) in Slicer.</w:t>
      </w:r>
    </w:p>
    <w:p w14:paraId="27AF5F88" w14:textId="5180ED67" w:rsidR="009318F1" w:rsidRDefault="009318F1" w:rsidP="009318F1">
      <w:pPr>
        <w:pStyle w:val="ListParagraph"/>
        <w:numPr>
          <w:ilvl w:val="0"/>
          <w:numId w:val="28"/>
        </w:numPr>
      </w:pPr>
      <w:r>
        <w:t xml:space="preserve">Create 8 points that form a bounding box in ROS, using the same measurements as the bounding box we created in Slicer (note: These are </w:t>
      </w:r>
      <w:r w:rsidR="00F73A47">
        <w:t>currently</w:t>
      </w:r>
      <w:r>
        <w:t xml:space="preserve"> hard coded</w:t>
      </w:r>
      <w:r w:rsidR="00F73A47">
        <w:t xml:space="preserve"> in calibration_ur5.py in the </w:t>
      </w:r>
      <w:r w:rsidR="00F73A47" w:rsidRPr="006B0B3C">
        <w:rPr>
          <w:b/>
          <w:bCs/>
          <w:i/>
          <w:iCs/>
        </w:rPr>
        <w:t>robot_control</w:t>
      </w:r>
      <w:r w:rsidR="00F73A47">
        <w:t xml:space="preserve">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rsidRPr="002C3ADF">
        <w:rPr>
          <w:b/>
          <w:bCs/>
          <w:i/>
          <w:iCs/>
        </w:rPr>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4FF97DEB"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31609137" w14:textId="017B46F1" w:rsidR="001D01FF" w:rsidRDefault="001D01FF" w:rsidP="001D01FF"/>
    <w:p w14:paraId="715D3D3A" w14:textId="2102C452" w:rsidR="001D01FF" w:rsidRDefault="001D01FF" w:rsidP="001D01FF"/>
    <w:p w14:paraId="02325289" w14:textId="5F9515F4" w:rsidR="001D01FF" w:rsidRDefault="001D01FF" w:rsidP="001D01FF"/>
    <w:p w14:paraId="757816B8" w14:textId="1B0C82F6" w:rsidR="001D01FF" w:rsidRDefault="001D01FF" w:rsidP="001D01FF"/>
    <w:p w14:paraId="4A08E36B" w14:textId="520967B9" w:rsidR="001D01FF" w:rsidRDefault="001D01FF" w:rsidP="001D01FF"/>
    <w:p w14:paraId="4DDCF49B" w14:textId="30A0B454" w:rsidR="001D01FF" w:rsidRDefault="001D01FF" w:rsidP="001D01FF"/>
    <w:p w14:paraId="2032C213" w14:textId="564C1849" w:rsidR="001D01FF" w:rsidRDefault="001D01FF" w:rsidP="001D01FF"/>
    <w:p w14:paraId="404C8A00" w14:textId="535707E7" w:rsidR="001D01FF" w:rsidRDefault="001D01FF" w:rsidP="001D01FF"/>
    <w:p w14:paraId="4CD703F5" w14:textId="6FBF9C14" w:rsidR="001D01FF" w:rsidRDefault="001D01FF" w:rsidP="001D01FF"/>
    <w:p w14:paraId="24D38F72" w14:textId="6332DCB5" w:rsidR="001D01FF" w:rsidRDefault="001D01FF" w:rsidP="001D01FF"/>
    <w:p w14:paraId="3149F2DB" w14:textId="7CF692FF" w:rsidR="001D01FF" w:rsidRDefault="001D01FF" w:rsidP="001D01FF"/>
    <w:p w14:paraId="1A723FDE" w14:textId="2C08EB9C" w:rsidR="001D01FF" w:rsidRDefault="001D01FF" w:rsidP="001D01FF"/>
    <w:p w14:paraId="6D438FD8" w14:textId="53F238F2" w:rsidR="001D01FF" w:rsidRDefault="001D01FF" w:rsidP="001D01FF"/>
    <w:p w14:paraId="0E7F6FE9" w14:textId="49F508DF" w:rsidR="001D01FF" w:rsidRDefault="001D01FF" w:rsidP="001D01FF"/>
    <w:p w14:paraId="58623AF0" w14:textId="4B7BE08E" w:rsidR="001D01FF" w:rsidRDefault="001D01FF" w:rsidP="001D01FF"/>
    <w:p w14:paraId="7A574154" w14:textId="77777777" w:rsidR="001D01FF" w:rsidRDefault="001D01FF" w:rsidP="001D01FF"/>
    <w:p w14:paraId="0C1BC566" w14:textId="60CC6109"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proofErr w:type="spellStart"/>
      <w:r w:rsidRPr="00E9208D">
        <w:rPr>
          <w:b/>
          <w:bCs/>
        </w:rPr>
        <w:t>testLoadAllData</w:t>
      </w:r>
      <w:proofErr w:type="spellEnd"/>
      <w:r w:rsidRPr="00E9208D">
        <w:rPr>
          <w:b/>
          <w:bCs/>
        </w:rPr>
        <w:t>(path):</w:t>
      </w:r>
      <w:r>
        <w:t xml:space="preserve"> check that data has been loaded successfully</w:t>
      </w:r>
      <w:r w:rsidRPr="00F3365B">
        <w:cr/>
      </w:r>
      <w:proofErr w:type="spellStart"/>
      <w:r w:rsidRPr="00E9208D">
        <w:rPr>
          <w:b/>
          <w:bCs/>
        </w:rPr>
        <w:t>testGetFilteredHippocampus</w:t>
      </w:r>
      <w:r>
        <w:rPr>
          <w:b/>
          <w:bCs/>
        </w:rPr>
        <w:t>Valid</w:t>
      </w:r>
      <w:r w:rsidRPr="00E9208D">
        <w:rPr>
          <w:b/>
          <w:bCs/>
        </w:rPr>
        <w:t>Targets</w:t>
      </w:r>
      <w:proofErr w:type="spellEnd"/>
      <w:r w:rsidRPr="00E9208D">
        <w:rPr>
          <w:b/>
          <w:bCs/>
        </w:rPr>
        <w:t>():</w:t>
      </w:r>
      <w:r>
        <w:t xml:space="preserve"> check that targets are correctly filtered down to hippocampus targets</w:t>
      </w:r>
    </w:p>
    <w:p w14:paraId="33DEF392" w14:textId="77777777" w:rsidR="00D81B93" w:rsidRDefault="00D81B93" w:rsidP="00D81B93">
      <w:proofErr w:type="spellStart"/>
      <w:r w:rsidRPr="00E9208D">
        <w:rPr>
          <w:b/>
          <w:bCs/>
        </w:rPr>
        <w:t>testGetFilteredHippocampus</w:t>
      </w:r>
      <w:r>
        <w:rPr>
          <w:b/>
          <w:bCs/>
        </w:rPr>
        <w:t>Invalid</w:t>
      </w:r>
      <w:r w:rsidRPr="00E9208D">
        <w:rPr>
          <w:b/>
          <w:bCs/>
        </w:rPr>
        <w:t>Targets</w:t>
      </w:r>
      <w:proofErr w:type="spellEnd"/>
      <w:r w:rsidRPr="00E9208D">
        <w:rPr>
          <w:b/>
          <w:bCs/>
        </w:rPr>
        <w:t>():</w:t>
      </w:r>
      <w:r>
        <w:t xml:space="preserve"> check that targets are correctly rejects invalid targets</w:t>
      </w:r>
    </w:p>
    <w:p w14:paraId="3ED622D5" w14:textId="34ED5213" w:rsidR="00D81B93" w:rsidRDefault="00D81B93" w:rsidP="00D81B93">
      <w:proofErr w:type="spellStart"/>
      <w:r w:rsidRPr="00E9208D">
        <w:rPr>
          <w:b/>
          <w:bCs/>
        </w:rPr>
        <w:t>testAvoidBloodVessels</w:t>
      </w:r>
      <w:r>
        <w:rPr>
          <w:b/>
          <w:bCs/>
        </w:rPr>
        <w:t>Dilate</w:t>
      </w:r>
      <w:r w:rsidRPr="00E9208D">
        <w:rPr>
          <w:b/>
          <w:bCs/>
        </w:rPr>
        <w:t>ValidPath</w:t>
      </w:r>
      <w:proofErr w:type="spellEnd"/>
      <w:r w:rsidRPr="00E9208D">
        <w:rPr>
          <w:b/>
          <w:bCs/>
        </w:rPr>
        <w:t>()</w:t>
      </w:r>
      <w:r>
        <w:t xml:space="preserve">: check that the algorithm accepts a path that doesn’t pass through the blood vessels dilate </w:t>
      </w:r>
      <w:r w:rsidRPr="00F3365B">
        <w:cr/>
      </w:r>
      <w:proofErr w:type="spellStart"/>
      <w:r w:rsidRPr="00E9208D">
        <w:rPr>
          <w:b/>
          <w:bCs/>
        </w:rPr>
        <w:t>testAvoidBloodVessels</w:t>
      </w:r>
      <w:r>
        <w:rPr>
          <w:b/>
          <w:bCs/>
        </w:rPr>
        <w:t>Dilate</w:t>
      </w:r>
      <w:r w:rsidRPr="00E9208D">
        <w:rPr>
          <w:b/>
          <w:bCs/>
        </w:rPr>
        <w:t>InvalidPath</w:t>
      </w:r>
      <w:proofErr w:type="spellEnd"/>
      <w:r w:rsidRPr="00E9208D">
        <w:rPr>
          <w:b/>
          <w:bCs/>
        </w:rPr>
        <w:t>()</w:t>
      </w:r>
      <w:r>
        <w:t>: check that the algorithm rejects a path that passes through the blood vessels dilate</w:t>
      </w:r>
    </w:p>
    <w:p w14:paraId="6B2C30BA" w14:textId="5D7A7B39" w:rsidR="00D81B93" w:rsidRDefault="00D81B93" w:rsidP="00D81B93">
      <w:proofErr w:type="spellStart"/>
      <w:r w:rsidRPr="00E9208D">
        <w:rPr>
          <w:b/>
          <w:bCs/>
        </w:rPr>
        <w:t>testAvoidBloodVesselsValidPath</w:t>
      </w:r>
      <w:proofErr w:type="spellEnd"/>
      <w:r w:rsidRPr="00E9208D">
        <w:rPr>
          <w:b/>
          <w:bCs/>
        </w:rPr>
        <w:t>()</w:t>
      </w:r>
      <w:r>
        <w:t xml:space="preserve">: check that the algorithm accepts a path that doesn’t pass through the blood vessels </w:t>
      </w:r>
      <w:r w:rsidRPr="00F3365B">
        <w:cr/>
      </w:r>
      <w:proofErr w:type="spellStart"/>
      <w:r w:rsidRPr="00E9208D">
        <w:rPr>
          <w:b/>
          <w:bCs/>
        </w:rPr>
        <w:t>testAvoidBloodVesselsInvalidPath</w:t>
      </w:r>
      <w:proofErr w:type="spellEnd"/>
      <w:r w:rsidRPr="00E9208D">
        <w:rPr>
          <w:b/>
          <w:bCs/>
        </w:rPr>
        <w:t>()</w:t>
      </w:r>
      <w:r>
        <w:t xml:space="preserve">: check that the algorithm rejects a path that passes through the blood vessels </w:t>
      </w:r>
    </w:p>
    <w:p w14:paraId="19563267" w14:textId="77777777" w:rsidR="00D81B93" w:rsidRDefault="00D81B93" w:rsidP="00D81B93">
      <w:proofErr w:type="spellStart"/>
      <w:r w:rsidRPr="00E9208D">
        <w:rPr>
          <w:b/>
          <w:bCs/>
        </w:rPr>
        <w:t>testAngleValidPath</w:t>
      </w:r>
      <w:proofErr w:type="spellEnd"/>
      <w:r w:rsidRPr="00E9208D">
        <w:rPr>
          <w:b/>
          <w:bCs/>
        </w:rPr>
        <w:t>():</w:t>
      </w:r>
      <w:r>
        <w:t xml:space="preserve"> check that the algorithm accepts a path that hits the cortex at the correct angle</w:t>
      </w:r>
    </w:p>
    <w:p w14:paraId="1AD86360" w14:textId="34C16651" w:rsidR="00D81B93" w:rsidRPr="00F3365B" w:rsidRDefault="00D81B93" w:rsidP="00D81B93">
      <w:proofErr w:type="spellStart"/>
      <w:r w:rsidRPr="00E9208D">
        <w:rPr>
          <w:b/>
          <w:bCs/>
        </w:rPr>
        <w:t>testAngleInvalidPath</w:t>
      </w:r>
      <w:proofErr w:type="spellEnd"/>
      <w:r w:rsidRPr="00E9208D">
        <w:rPr>
          <w:b/>
          <w:bCs/>
        </w:rPr>
        <w:t>():</w:t>
      </w:r>
      <w:r>
        <w:t xml:space="preserve"> check that the algorithm rejects a path that hits the cortex at an incorrect angle</w:t>
      </w:r>
      <w:r w:rsidRPr="00F3365B">
        <w:cr/>
      </w:r>
      <w:proofErr w:type="spellStart"/>
      <w:r w:rsidRPr="00E9208D">
        <w:rPr>
          <w:b/>
          <w:bCs/>
        </w:rPr>
        <w:t>testCountRejectedTrajectories</w:t>
      </w:r>
      <w:proofErr w:type="spellEnd"/>
      <w:r w:rsidRPr="00E9208D">
        <w:rPr>
          <w:b/>
          <w:bCs/>
        </w:rPr>
        <w:t>(True):</w:t>
      </w:r>
      <w:r>
        <w:t xml:space="preserve"> To count rejected trajectories and time each part. </w:t>
      </w:r>
      <w:r w:rsidR="007E78BC">
        <w:t xml:space="preserve">A powerful feature of this test is that it can help us figure out the correct order for each part of the path planning algorithm. </w:t>
      </w:r>
      <w:r>
        <w:t xml:space="preserve">This is a </w:t>
      </w:r>
      <w:r w:rsidRPr="00F3365B">
        <w:t>slow test</w:t>
      </w:r>
      <w:r w:rsidRPr="00F3365B">
        <w:cr/>
      </w:r>
      <w:proofErr w:type="spellStart"/>
      <w:r w:rsidRPr="00E9208D">
        <w:rPr>
          <w:b/>
          <w:bCs/>
        </w:rPr>
        <w:t>testAllTogether</w:t>
      </w:r>
      <w:proofErr w:type="spellEnd"/>
      <w:r w:rsidRPr="00E9208D">
        <w:rPr>
          <w:b/>
          <w:bCs/>
        </w:rPr>
        <w:t>():</w:t>
      </w:r>
      <w:r>
        <w:t xml:space="preserve"> Just to see if everything </w:t>
      </w:r>
      <w:r w:rsidR="00D36D11">
        <w:t>can</w:t>
      </w:r>
      <w:r>
        <w:t xml:space="preserve"> run together (pseudo test). This is a </w:t>
      </w:r>
      <w:r w:rsidRPr="00F3365B">
        <w:t>slow test</w:t>
      </w:r>
    </w:p>
    <w:p w14:paraId="382C6AD2" w14:textId="1B0AC3F2" w:rsidR="00E3685E" w:rsidRDefault="00E3685E" w:rsidP="00D81B93">
      <w:pPr>
        <w:suppressAutoHyphens w:val="0"/>
      </w:pPr>
    </w:p>
    <w:p w14:paraId="6E271F66" w14:textId="3A08E148" w:rsidR="00E3685E" w:rsidRDefault="00E3685E" w:rsidP="00E3685E">
      <w:pPr>
        <w:pStyle w:val="Heading2"/>
      </w:pPr>
      <w:bookmarkStart w:id="1" w:name="_Ref41835772"/>
      <w:r>
        <w:lastRenderedPageBreak/>
        <w:t>ROS (to move the robot and confirm connection)</w:t>
      </w:r>
      <w:bookmarkEnd w:id="1"/>
    </w:p>
    <w:p w14:paraId="01B74F51" w14:textId="7A391083" w:rsidR="00E3685E" w:rsidRDefault="00E3685E" w:rsidP="00E3685E">
      <w:pPr>
        <w:pStyle w:val="Heading3"/>
      </w:pPr>
      <w:r>
        <w:t>Setting up the connection</w:t>
      </w:r>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7302B5B7"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4A021CE6" w14:textId="3F8F89C0" w:rsidR="00C31E4A" w:rsidRDefault="00C31E4A" w:rsidP="00E3685E">
      <w:pPr>
        <w:pStyle w:val="ListParagraph"/>
        <w:numPr>
          <w:ilvl w:val="0"/>
          <w:numId w:val="32"/>
        </w:numPr>
        <w:suppressAutoHyphens w:val="0"/>
        <w:rPr>
          <w:lang w:val="en-US"/>
        </w:rPr>
      </w:pPr>
      <w:r>
        <w:t>Check that the current status is set to "WAIT"</w:t>
      </w:r>
    </w:p>
    <w:p w14:paraId="3347EF54" w14:textId="77777777" w:rsidR="00E3685E" w:rsidRDefault="00E3685E" w:rsidP="00E3685E">
      <w:pPr>
        <w:pStyle w:val="Heading4"/>
        <w:rPr>
          <w:lang w:val="en-US"/>
        </w:rPr>
      </w:pPr>
      <w:r>
        <w:rPr>
          <w:lang w:val="en-US"/>
        </w:rPr>
        <w:t>ROS Part</w:t>
      </w:r>
    </w:p>
    <w:p w14:paraId="69B5472C" w14:textId="66CF43B9"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6A786522" w14:textId="77777777" w:rsidR="00E3685E" w:rsidRDefault="00E3685E" w:rsidP="00E3685E">
      <w:pPr>
        <w:pStyle w:val="ListParagraph"/>
        <w:numPr>
          <w:ilvl w:val="0"/>
          <w:numId w:val="33"/>
        </w:numPr>
        <w:suppressAutoHyphens w:val="0"/>
        <w:rPr>
          <w:lang w:val="en-US"/>
        </w:rPr>
      </w:pPr>
      <w:r>
        <w:rPr>
          <w:lang w:val="en-US"/>
        </w:rPr>
        <w:t xml:space="preserve">Launch the bridge file of the </w:t>
      </w:r>
      <w:r w:rsidRPr="00F87205">
        <w:rPr>
          <w:b/>
          <w:bCs/>
          <w:i/>
          <w:iCs/>
          <w:lang w:val="en-US"/>
        </w:rPr>
        <w:t>ros_igtl_bridge</w:t>
      </w:r>
      <w:r>
        <w:rPr>
          <w:i/>
          <w:iCs/>
          <w:lang w:val="en-US"/>
        </w:rPr>
        <w:t xml:space="preserve"> </w:t>
      </w:r>
    </w:p>
    <w:p w14:paraId="27CCB6C0" w14:textId="77777777" w:rsidR="00E3685E" w:rsidRDefault="00E3685E" w:rsidP="00E3685E">
      <w:pPr>
        <w:pStyle w:val="ListParagraph"/>
        <w:numPr>
          <w:ilvl w:val="0"/>
          <w:numId w:val="33"/>
        </w:numPr>
        <w:suppressAutoHyphens w:val="0"/>
        <w:rPr>
          <w:lang w:val="en-US"/>
        </w:rPr>
      </w:pPr>
      <w:r>
        <w:rPr>
          <w:lang w:val="en-US"/>
        </w:rPr>
        <w:t>Choose to run as client</w:t>
      </w:r>
    </w:p>
    <w:p w14:paraId="738B9EB7" w14:textId="28849B28" w:rsidR="00E3685E" w:rsidRDefault="00E3685E" w:rsidP="00E3685E">
      <w:pPr>
        <w:pStyle w:val="ListParagraph"/>
        <w:numPr>
          <w:ilvl w:val="0"/>
          <w:numId w:val="33"/>
        </w:numPr>
        <w:suppressAutoHyphens w:val="0"/>
        <w:rPr>
          <w:lang w:val="en-US"/>
        </w:rPr>
      </w:pPr>
      <w:r>
        <w:rPr>
          <w:lang w:val="en-US"/>
        </w:rPr>
        <w:t xml:space="preserve">Set IP to the appropriate IP found by writing </w:t>
      </w:r>
      <w:r w:rsidRPr="00F87205">
        <w:rPr>
          <w:b/>
          <w:bCs/>
          <w:i/>
          <w:iCs/>
          <w:lang w:val="en-US"/>
        </w:rPr>
        <w:t>ifconfig</w:t>
      </w:r>
      <w:r>
        <w:rPr>
          <w:lang w:val="en-US"/>
        </w:rPr>
        <w:t xml:space="preserve"> in your terminal</w:t>
      </w:r>
    </w:p>
    <w:p w14:paraId="4E54D0CF" w14:textId="00A467E4" w:rsidR="00E3685E" w:rsidRDefault="00E3685E" w:rsidP="00E3685E">
      <w:pPr>
        <w:pStyle w:val="ListParagraph"/>
        <w:numPr>
          <w:ilvl w:val="0"/>
          <w:numId w:val="33"/>
        </w:numPr>
        <w:suppressAutoHyphens w:val="0"/>
        <w:rPr>
          <w:lang w:val="en-US"/>
        </w:rPr>
      </w:pPr>
      <w:r>
        <w:rPr>
          <w:lang w:val="en-US"/>
        </w:rPr>
        <w:t>Set port to 18944</w:t>
      </w:r>
    </w:p>
    <w:p w14:paraId="3E3240D6" w14:textId="2F285512" w:rsidR="00C31E4A" w:rsidRDefault="00C31E4A" w:rsidP="00E3685E">
      <w:pPr>
        <w:pStyle w:val="ListParagraph"/>
        <w:numPr>
          <w:ilvl w:val="0"/>
          <w:numId w:val="33"/>
        </w:numPr>
        <w:suppressAutoHyphens w:val="0"/>
        <w:rPr>
          <w:lang w:val="en-US"/>
        </w:rPr>
      </w:pPr>
      <w:r>
        <w:t>If you check Slicer, the status should have changed to "</w:t>
      </w:r>
      <w:r w:rsidRPr="00F87205">
        <w:rPr>
          <w:b/>
          <w:bCs/>
          <w:i/>
          <w:iCs/>
        </w:rPr>
        <w:t>ON</w:t>
      </w:r>
      <w:r>
        <w:t>"</w:t>
      </w:r>
    </w:p>
    <w:p w14:paraId="26DB78A2" w14:textId="022C5827" w:rsidR="00E3685E" w:rsidRDefault="00E3685E" w:rsidP="00E3685E">
      <w:pPr>
        <w:rPr>
          <w:lang w:val="en-US"/>
        </w:rPr>
      </w:pPr>
      <w:r>
        <w:rPr>
          <w:lang w:val="en-US"/>
        </w:rPr>
        <w:t>A connection should be now established.</w:t>
      </w:r>
    </w:p>
    <w:p w14:paraId="49B2151C" w14:textId="77777777" w:rsidR="00E3685E" w:rsidRDefault="00E3685E" w:rsidP="00E3685E">
      <w:pPr>
        <w:pStyle w:val="Heading3"/>
        <w:rPr>
          <w:lang w:val="en-US"/>
        </w:rPr>
      </w:pPr>
      <w:r>
        <w:rPr>
          <w:lang w:val="en-US"/>
        </w:rPr>
        <w:t>Sending data from Slicer to ROS</w:t>
      </w:r>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r>
        <w:rPr>
          <w:lang w:val="en-US"/>
        </w:rPr>
        <w:t>Step 1:</w:t>
      </w:r>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3548FEAA" w:rsidR="00E3685E" w:rsidRDefault="00E3685E" w:rsidP="00E3685E">
      <w:pPr>
        <w:pStyle w:val="ListParagraph"/>
        <w:numPr>
          <w:ilvl w:val="0"/>
          <w:numId w:val="34"/>
        </w:numPr>
        <w:suppressAutoHyphens w:val="0"/>
        <w:rPr>
          <w:lang w:val="en-US"/>
        </w:rPr>
      </w:pPr>
      <w:r>
        <w:rPr>
          <w:lang w:val="en-US"/>
        </w:rPr>
        <w:t xml:space="preserve">Create </w:t>
      </w:r>
      <w:r w:rsidR="007134A6">
        <w:rPr>
          <w:lang w:val="en-US"/>
        </w:rPr>
        <w:t>two</w:t>
      </w:r>
      <w:r>
        <w:rPr>
          <w:lang w:val="en-US"/>
        </w:rPr>
        <w:t xml:space="preserve"> new MarkupFiducials called “Entry” </w:t>
      </w:r>
      <w:r w:rsidR="002435BE">
        <w:rPr>
          <w:lang w:val="en-US"/>
        </w:rPr>
        <w:t>and</w:t>
      </w:r>
      <w:r>
        <w:rPr>
          <w:lang w:val="en-US"/>
        </w:rPr>
        <w:t xml:space="preserve"> “Target”</w:t>
      </w:r>
    </w:p>
    <w:p w14:paraId="3E57F31B" w14:textId="77777777" w:rsidR="00E3685E" w:rsidRDefault="00E3685E" w:rsidP="00E3685E">
      <w:pPr>
        <w:pStyle w:val="ListParagraph"/>
        <w:numPr>
          <w:ilvl w:val="0"/>
          <w:numId w:val="34"/>
        </w:numPr>
        <w:suppressAutoHyphens w:val="0"/>
        <w:rPr>
          <w:lang w:val="en-US"/>
        </w:rPr>
      </w:pPr>
      <w:r>
        <w:rPr>
          <w:lang w:val="en-US"/>
        </w:rPr>
        <w:t>Place a point in the workspace (I did this the other way around. I manually moved the robot in RVIZ and those coordinates instead)</w:t>
      </w:r>
    </w:p>
    <w:p w14:paraId="204E72E5" w14:textId="77777777" w:rsidR="00E3685E" w:rsidRDefault="00E3685E" w:rsidP="00E3685E">
      <w:pPr>
        <w:pStyle w:val="Heading3"/>
        <w:rPr>
          <w:lang w:val="en-US"/>
        </w:rPr>
      </w:pPr>
      <w:r>
        <w:rPr>
          <w:lang w:val="en-US"/>
        </w:rPr>
        <w:t>Step 2:</w:t>
      </w:r>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188DAABA" w:rsidR="00E3685E" w:rsidRPr="00F87205" w:rsidRDefault="00E3685E" w:rsidP="00E3685E">
      <w:pPr>
        <w:pStyle w:val="ListParagraph"/>
        <w:numPr>
          <w:ilvl w:val="0"/>
          <w:numId w:val="35"/>
        </w:numPr>
        <w:suppressAutoHyphens w:val="0"/>
        <w:rPr>
          <w:b/>
          <w:bCs/>
          <w:i/>
          <w:iCs/>
          <w:lang w:val="en-US"/>
        </w:rPr>
      </w:pPr>
      <w:r w:rsidRPr="00174267">
        <w:rPr>
          <w:lang w:val="en-US"/>
        </w:rPr>
        <w:t xml:space="preserve">Enter </w:t>
      </w:r>
      <w:bookmarkStart w:id="2" w:name="_Hlk41838220"/>
      <w:proofErr w:type="spellStart"/>
      <w:r w:rsidRPr="00F87205">
        <w:rPr>
          <w:b/>
          <w:bCs/>
          <w:i/>
          <w:iCs/>
          <w:lang w:val="en-US"/>
        </w:rPr>
        <w:t>roslaunch</w:t>
      </w:r>
      <w:proofErr w:type="spellEnd"/>
      <w:r w:rsidRPr="00F87205">
        <w:rPr>
          <w:b/>
          <w:bCs/>
          <w:i/>
          <w:iCs/>
          <w:lang w:val="en-US"/>
        </w:rPr>
        <w:t xml:space="preserve"> </w:t>
      </w:r>
      <w:r w:rsidR="00174267" w:rsidRPr="00F87205">
        <w:rPr>
          <w:b/>
          <w:bCs/>
          <w:i/>
          <w:iCs/>
          <w:lang w:val="en-US"/>
        </w:rPr>
        <w:t>ismr19_moveit</w:t>
      </w:r>
      <w:r w:rsidRPr="00F87205">
        <w:rPr>
          <w:b/>
          <w:bCs/>
          <w:i/>
          <w:iCs/>
          <w:lang w:val="en-US"/>
        </w:rPr>
        <w:t xml:space="preserve"> </w:t>
      </w:r>
      <w:proofErr w:type="gramStart"/>
      <w:r w:rsidRPr="00F87205">
        <w:rPr>
          <w:b/>
          <w:bCs/>
          <w:i/>
          <w:iCs/>
          <w:lang w:val="en-US"/>
        </w:rPr>
        <w:t>demo.launch</w:t>
      </w:r>
      <w:bookmarkEnd w:id="2"/>
      <w:proofErr w:type="gramEnd"/>
    </w:p>
    <w:p w14:paraId="1D5903FC" w14:textId="77777777" w:rsidR="00E3685E" w:rsidRPr="00FC669B" w:rsidRDefault="00E3685E" w:rsidP="00E3685E">
      <w:pPr>
        <w:pStyle w:val="Heading3"/>
        <w:rPr>
          <w:lang w:val="en-US"/>
        </w:rPr>
      </w:pPr>
      <w:r>
        <w:rPr>
          <w:lang w:val="en-US"/>
        </w:rPr>
        <w:t>Step 3:</w:t>
      </w:r>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3188A879" w:rsidR="00E3685E" w:rsidRDefault="00E3685E" w:rsidP="00E3685E">
      <w:pPr>
        <w:pStyle w:val="ListParagraph"/>
        <w:numPr>
          <w:ilvl w:val="0"/>
          <w:numId w:val="35"/>
        </w:numPr>
        <w:suppressAutoHyphens w:val="0"/>
        <w:rPr>
          <w:lang w:val="en-US"/>
        </w:rPr>
      </w:pPr>
      <w:r w:rsidRPr="002435BE">
        <w:rPr>
          <w:lang w:val="en-US"/>
        </w:rPr>
        <w:t xml:space="preserve">Enter </w:t>
      </w:r>
      <w:proofErr w:type="spellStart"/>
      <w:r w:rsidRPr="00F87205">
        <w:rPr>
          <w:b/>
          <w:bCs/>
          <w:i/>
          <w:iCs/>
          <w:lang w:val="en-US"/>
        </w:rPr>
        <w:t>rosrun</w:t>
      </w:r>
      <w:proofErr w:type="spellEnd"/>
      <w:r w:rsidRPr="00F87205">
        <w:rPr>
          <w:b/>
          <w:bCs/>
          <w:i/>
          <w:iCs/>
          <w:lang w:val="en-US"/>
        </w:rPr>
        <w:t xml:space="preserve"> robot_control </w:t>
      </w:r>
      <w:r w:rsidR="00286E6F" w:rsidRPr="00F87205">
        <w:rPr>
          <w:b/>
          <w:bCs/>
          <w:i/>
          <w:iCs/>
          <w:lang w:val="en-US"/>
        </w:rPr>
        <w:t>igtl_importer</w:t>
      </w:r>
      <w:r w:rsidRPr="00F87205">
        <w:rPr>
          <w:b/>
          <w:bCs/>
          <w:i/>
          <w:iCs/>
          <w:lang w:val="en-US"/>
        </w:rPr>
        <w:t>.py</w:t>
      </w:r>
    </w:p>
    <w:p w14:paraId="1B216F97" w14:textId="184E2623" w:rsidR="00286E6F" w:rsidRPr="00FC669B" w:rsidRDefault="00286E6F" w:rsidP="00286E6F">
      <w:pPr>
        <w:pStyle w:val="Heading3"/>
        <w:rPr>
          <w:lang w:val="en-US"/>
        </w:rPr>
      </w:pPr>
      <w:r>
        <w:rPr>
          <w:lang w:val="en-US"/>
        </w:rPr>
        <w:t>Step 4:</w:t>
      </w:r>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2E086609" w:rsidR="00286E6F" w:rsidRPr="00286E6F" w:rsidRDefault="00286E6F" w:rsidP="00286E6F">
      <w:pPr>
        <w:pStyle w:val="ListParagraph"/>
        <w:numPr>
          <w:ilvl w:val="0"/>
          <w:numId w:val="37"/>
        </w:numPr>
        <w:suppressAutoHyphens w:val="0"/>
        <w:rPr>
          <w:lang w:val="en-US"/>
        </w:rPr>
      </w:pPr>
      <w:r w:rsidRPr="002435BE">
        <w:rPr>
          <w:lang w:val="en-US"/>
        </w:rPr>
        <w:t xml:space="preserve">Enter </w:t>
      </w:r>
      <w:proofErr w:type="spellStart"/>
      <w:r w:rsidRPr="00F87205">
        <w:rPr>
          <w:b/>
          <w:bCs/>
          <w:i/>
          <w:iCs/>
          <w:lang w:val="en-US"/>
        </w:rPr>
        <w:t>rosrun</w:t>
      </w:r>
      <w:proofErr w:type="spellEnd"/>
      <w:r w:rsidRPr="00F87205">
        <w:rPr>
          <w:b/>
          <w:bCs/>
          <w:i/>
          <w:iCs/>
          <w:lang w:val="en-US"/>
        </w:rPr>
        <w:t xml:space="preserve"> robot_control igtl_exporter.py</w:t>
      </w:r>
    </w:p>
    <w:p w14:paraId="1242DD8E" w14:textId="05488CCA" w:rsidR="00E3685E" w:rsidRDefault="00E3685E" w:rsidP="00E3685E">
      <w:pPr>
        <w:pStyle w:val="Heading3"/>
        <w:rPr>
          <w:lang w:val="en-US"/>
        </w:rPr>
      </w:pPr>
      <w:r>
        <w:rPr>
          <w:lang w:val="en-US"/>
        </w:rPr>
        <w:t xml:space="preserve">Step </w:t>
      </w:r>
      <w:r w:rsidR="00100859">
        <w:rPr>
          <w:lang w:val="en-US"/>
        </w:rPr>
        <w:t>5</w:t>
      </w:r>
      <w:r>
        <w:rPr>
          <w:lang w:val="en-US"/>
        </w:rPr>
        <w:t>:</w:t>
      </w:r>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 xml:space="preserve">Go to IGT -&gt; </w:t>
      </w:r>
      <w:proofErr w:type="spellStart"/>
      <w:r>
        <w:rPr>
          <w:lang w:val="en-US"/>
        </w:rPr>
        <w:t>IGTLinkIF</w:t>
      </w:r>
      <w:proofErr w:type="spellEnd"/>
    </w:p>
    <w:p w14:paraId="271409E3" w14:textId="77777777" w:rsidR="00E3685E" w:rsidRDefault="00E3685E" w:rsidP="00E3685E">
      <w:pPr>
        <w:pStyle w:val="ListParagraph"/>
        <w:numPr>
          <w:ilvl w:val="0"/>
          <w:numId w:val="36"/>
        </w:numPr>
        <w:suppressAutoHyphens w:val="0"/>
        <w:rPr>
          <w:lang w:val="en-US"/>
        </w:rPr>
      </w:pPr>
      <w:r>
        <w:rPr>
          <w:lang w:val="en-US"/>
        </w:rPr>
        <w:lastRenderedPageBreak/>
        <w:t>Scroll down to I/O Configuration</w:t>
      </w:r>
    </w:p>
    <w:p w14:paraId="45CBC530" w14:textId="77777777" w:rsidR="007134A6" w:rsidRDefault="007134A6" w:rsidP="00E3685E">
      <w:pPr>
        <w:pStyle w:val="ListParagraph"/>
        <w:numPr>
          <w:ilvl w:val="0"/>
          <w:numId w:val="36"/>
        </w:numPr>
        <w:suppressAutoHyphens w:val="0"/>
        <w:rPr>
          <w:lang w:val="en-US"/>
        </w:rPr>
      </w:pPr>
      <w:r w:rsidRPr="007134A6">
        <w:rPr>
          <w:lang w:val="en-US"/>
        </w:rPr>
        <w:t>Click send for both “Entry” and “Target”</w:t>
      </w:r>
    </w:p>
    <w:p w14:paraId="4B9D82EB" w14:textId="1C641023" w:rsidR="007134A6" w:rsidRPr="007134A6" w:rsidRDefault="007134A6" w:rsidP="00E3685E">
      <w:pPr>
        <w:pStyle w:val="ListParagraph"/>
        <w:numPr>
          <w:ilvl w:val="0"/>
          <w:numId w:val="36"/>
        </w:numPr>
        <w:suppressAutoHyphens w:val="0"/>
        <w:rPr>
          <w:lang w:val="en-US"/>
        </w:rPr>
      </w:pPr>
      <w:r>
        <w:rPr>
          <w:lang w:val="en-US"/>
        </w:rPr>
        <w:t>T</w:t>
      </w:r>
      <w:r>
        <w:t>he robot should now move to the entry point and you should be prompted to click "enter" on the terminal to proceed to the target point.</w:t>
      </w:r>
    </w:p>
    <w:p w14:paraId="07584EF4" w14:textId="70E35B6D" w:rsidR="007134A6" w:rsidRPr="007134A6" w:rsidRDefault="007134A6" w:rsidP="007134A6">
      <w:pPr>
        <w:suppressAutoHyphens w:val="0"/>
        <w:spacing w:before="100" w:beforeAutospacing="1" w:after="100" w:afterAutospacing="1" w:line="240" w:lineRule="auto"/>
        <w:rPr>
          <w:rFonts w:ascii="Times New Roman" w:eastAsia="Times New Roman" w:hAnsi="Times New Roman" w:cs="Times New Roman"/>
          <w:szCs w:val="24"/>
          <w:lang w:eastAsia="en-GB"/>
        </w:rPr>
      </w:pPr>
      <w:r w:rsidRPr="007134A6">
        <w:rPr>
          <w:rFonts w:ascii="Times New Roman" w:eastAsia="Times New Roman" w:hAnsi="Times New Roman" w:cs="Times New Roman"/>
          <w:szCs w:val="24"/>
          <w:lang w:eastAsia="en-GB"/>
        </w:rPr>
        <w:t>Note: You need to send both points for the robot to begin the operation</w:t>
      </w:r>
    </w:p>
    <w:p w14:paraId="6DEC7C72" w14:textId="77777777" w:rsidR="00E3685E" w:rsidRPr="0071044D" w:rsidRDefault="00E3685E" w:rsidP="00E3685E">
      <w:pPr>
        <w:pStyle w:val="Heading3"/>
        <w:rPr>
          <w:lang w:val="en-US"/>
        </w:rPr>
      </w:pPr>
      <w:r w:rsidRPr="0071044D">
        <w:rPr>
          <w:lang w:val="en-US"/>
        </w:rPr>
        <w:t>Input Validation</w:t>
      </w:r>
    </w:p>
    <w:p w14:paraId="246F0CF0" w14:textId="77777777" w:rsidR="00E3685E" w:rsidRDefault="00E3685E" w:rsidP="00E3685E">
      <w:pPr>
        <w:pStyle w:val="Heading3"/>
        <w:rPr>
          <w:lang w:val="en-US"/>
        </w:rPr>
      </w:pPr>
      <w:r w:rsidRPr="0071044D">
        <w:rPr>
          <w:lang w:val="en-US"/>
        </w:rPr>
        <w:t>Valid Input</w:t>
      </w:r>
      <w:r>
        <w:rPr>
          <w:lang w:val="en-US"/>
        </w:rPr>
        <w:t xml:space="preserve"> (moves to a point)</w:t>
      </w:r>
    </w:p>
    <w:p w14:paraId="53501FD7" w14:textId="1AF36102"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DA77E2" w:rsidRPr="00DA77E2">
        <w:rPr>
          <w:i/>
          <w:iCs/>
        </w:rPr>
        <w:t xml:space="preserve">Figure </w:t>
      </w:r>
      <w:r w:rsidR="00DA77E2" w:rsidRPr="00DA77E2">
        <w:rPr>
          <w:i/>
          <w:iCs/>
          <w:noProof/>
        </w:rPr>
        <w:t>9</w:t>
      </w:r>
      <w:r w:rsidR="00DA77E2" w:rsidRPr="00DA77E2">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r w:rsidRPr="00677040">
        <w:t>Invalid Input (can’t</w:t>
      </w:r>
      <w:r>
        <w:t xml:space="preserve"> get</w:t>
      </w:r>
      <w:r w:rsidRPr="00677040">
        <w:t xml:space="preserve"> to the point)</w:t>
      </w:r>
    </w:p>
    <w:p w14:paraId="24B2D179" w14:textId="74C85044"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DA77E2" w:rsidRPr="00DA77E2">
        <w:rPr>
          <w:i/>
          <w:iCs/>
        </w:rPr>
        <w:t xml:space="preserve">Figure </w:t>
      </w:r>
      <w:r w:rsidR="00DA77E2" w:rsidRPr="00DA77E2">
        <w:rPr>
          <w:i/>
          <w:iCs/>
          <w:noProof/>
        </w:rPr>
        <w:t>10</w:t>
      </w:r>
      <w:r w:rsidR="00DA77E2" w:rsidRPr="00DA77E2">
        <w:rPr>
          <w:i/>
          <w:iCs/>
        </w:rPr>
        <w:t>: Invalid position sent to ROS</w:t>
      </w:r>
      <w:r w:rsidRPr="00F3381E">
        <w:rPr>
          <w:i/>
          <w:iCs/>
        </w:rPr>
        <w:fldChar w:fldCharType="end"/>
      </w:r>
    </w:p>
    <w:p w14:paraId="070BE399" w14:textId="62359E32" w:rsidR="00E3685E" w:rsidRPr="000C79A4" w:rsidRDefault="00E3685E" w:rsidP="000C79A4">
      <w:pPr>
        <w:rPr>
          <w:lang w:val="en-US"/>
        </w:rPr>
      </w:pPr>
      <w:r>
        <w:rPr>
          <w:lang w:val="en-US"/>
        </w:rPr>
        <w:t>This figure shows the error message the robot publishes if an invalid configuration is requested. If the kinematics can’t be resolved, the robot simply passes message stating so.</w:t>
      </w:r>
    </w:p>
    <w:p w14:paraId="413BE3E9" w14:textId="4EABA6F7" w:rsidR="00D01B96" w:rsidRDefault="008930A6" w:rsidP="00D01B96">
      <w:pPr>
        <w:pStyle w:val="Heading2"/>
      </w:pPr>
      <w:r>
        <w:t>Slicer Scene</w:t>
      </w:r>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379EDF70" w14:textId="7BF4C6B5" w:rsidR="000C79A4" w:rsidRDefault="00154962" w:rsidP="000C79A4">
      <w:pPr>
        <w:pStyle w:val="ListParagraph"/>
        <w:numPr>
          <w:ilvl w:val="0"/>
          <w:numId w:val="30"/>
        </w:numPr>
      </w:pPr>
      <w:r>
        <w:t>Blue dot: Best target point</w:t>
      </w:r>
    </w:p>
    <w:p w14:paraId="78780C28" w14:textId="77777777" w:rsidR="00D57C33" w:rsidRPr="008930A6" w:rsidRDefault="00D57C33" w:rsidP="00D57C33"/>
    <w:p w14:paraId="70311D00" w14:textId="77777777" w:rsidR="003B51F6" w:rsidRDefault="003B51F6" w:rsidP="003B51F6">
      <w:pPr>
        <w:pStyle w:val="Heading2"/>
        <w:rPr>
          <w:lang w:val="en-US"/>
        </w:rPr>
      </w:pPr>
      <w:r w:rsidRPr="0071044D">
        <w:rPr>
          <w:lang w:val="en-US"/>
        </w:rPr>
        <w:t>Position Validation</w:t>
      </w:r>
    </w:p>
    <w:p w14:paraId="273274F9" w14:textId="68C81700" w:rsidR="003B51F6" w:rsidRDefault="003B51F6" w:rsidP="003B51F6">
      <w:pPr>
        <w:pStyle w:val="Heading3"/>
        <w:rPr>
          <w:lang w:val="en-US"/>
        </w:rPr>
      </w:pPr>
      <w:r>
        <w:rPr>
          <w:lang w:val="en-US"/>
        </w:rPr>
        <w:t>Default Position</w:t>
      </w:r>
    </w:p>
    <w:p w14:paraId="5F2752BC" w14:textId="12A90A80" w:rsidR="00A32C2E" w:rsidRDefault="00A32C2E" w:rsidP="00A32C2E">
      <w:pPr>
        <w:rPr>
          <w:i/>
          <w:iCs/>
          <w:lang w:val="en-US"/>
        </w:rPr>
      </w:pPr>
      <w:r w:rsidRPr="007C73D2">
        <w:rPr>
          <w:i/>
          <w:iCs/>
          <w:lang w:val="en-US"/>
        </w:rPr>
        <w:fldChar w:fldCharType="begin"/>
      </w:r>
      <w:r w:rsidRPr="007C73D2">
        <w:rPr>
          <w:i/>
          <w:iCs/>
          <w:lang w:val="en-US"/>
        </w:rPr>
        <w:instrText xml:space="preserve"> REF _Ref41840717 \h </w:instrText>
      </w:r>
      <w:r w:rsidR="007C73D2">
        <w:rPr>
          <w:i/>
          <w:iCs/>
          <w:lang w:val="en-US"/>
        </w:rPr>
        <w:instrText xml:space="preserve"> \* MERGEFORMAT </w:instrText>
      </w:r>
      <w:r w:rsidRPr="007C73D2">
        <w:rPr>
          <w:i/>
          <w:iCs/>
          <w:lang w:val="en-US"/>
        </w:rPr>
      </w:r>
      <w:r w:rsidRPr="007C73D2">
        <w:rPr>
          <w:i/>
          <w:iCs/>
          <w:lang w:val="en-US"/>
        </w:rPr>
        <w:fldChar w:fldCharType="separate"/>
      </w:r>
      <w:r w:rsidR="00DA77E2" w:rsidRPr="00DA77E2">
        <w:rPr>
          <w:i/>
          <w:iCs/>
        </w:rPr>
        <w:t xml:space="preserve">Figure </w:t>
      </w:r>
      <w:r w:rsidR="00DA77E2" w:rsidRPr="00DA77E2">
        <w:rPr>
          <w:i/>
          <w:iCs/>
          <w:noProof/>
        </w:rPr>
        <w:t>11</w:t>
      </w:r>
      <w:r w:rsidR="00DA77E2" w:rsidRPr="00DA77E2">
        <w:rPr>
          <w:i/>
          <w:iCs/>
        </w:rPr>
        <w:t>: Slicer with models loaded</w:t>
      </w:r>
      <w:r w:rsidRPr="007C73D2">
        <w:rPr>
          <w:i/>
          <w:iCs/>
          <w:lang w:val="en-US"/>
        </w:rPr>
        <w:fldChar w:fldCharType="end"/>
      </w:r>
      <w:r w:rsidR="007C73D2">
        <w:rPr>
          <w:i/>
          <w:iCs/>
          <w:lang w:val="en-US"/>
        </w:rPr>
        <w:t xml:space="preserve"> </w:t>
      </w:r>
    </w:p>
    <w:p w14:paraId="7372D584" w14:textId="30845720" w:rsidR="007C73D2" w:rsidRPr="007C73D2" w:rsidRDefault="007C73D2" w:rsidP="00A32C2E">
      <w:pPr>
        <w:rPr>
          <w:i/>
          <w:iCs/>
          <w:lang w:val="en-US"/>
        </w:rPr>
      </w:pPr>
      <w:r w:rsidRPr="007C73D2">
        <w:rPr>
          <w:i/>
          <w:iCs/>
          <w:lang w:val="en-US"/>
        </w:rPr>
        <w:fldChar w:fldCharType="begin"/>
      </w:r>
      <w:r w:rsidRPr="007C73D2">
        <w:rPr>
          <w:i/>
          <w:iCs/>
          <w:lang w:val="en-US"/>
        </w:rPr>
        <w:instrText xml:space="preserve"> REF _Ref41854687 \h </w:instrText>
      </w:r>
      <w:r>
        <w:rPr>
          <w:i/>
          <w:iCs/>
          <w:lang w:val="en-US"/>
        </w:rPr>
        <w:instrText xml:space="preserve"> \* MERGEFORMAT </w:instrText>
      </w:r>
      <w:r w:rsidRPr="007C73D2">
        <w:rPr>
          <w:i/>
          <w:iCs/>
          <w:lang w:val="en-US"/>
        </w:rPr>
      </w:r>
      <w:r w:rsidRPr="007C73D2">
        <w:rPr>
          <w:i/>
          <w:iCs/>
          <w:lang w:val="en-US"/>
        </w:rPr>
        <w:fldChar w:fldCharType="separate"/>
      </w:r>
      <w:r w:rsidR="00DA77E2" w:rsidRPr="00DA77E2">
        <w:rPr>
          <w:i/>
          <w:iCs/>
        </w:rPr>
        <w:t xml:space="preserve">Figure </w:t>
      </w:r>
      <w:r w:rsidR="00DA77E2" w:rsidRPr="00DA77E2">
        <w:rPr>
          <w:i/>
          <w:iCs/>
          <w:noProof/>
        </w:rPr>
        <w:t>12</w:t>
      </w:r>
      <w:r w:rsidR="00DA77E2" w:rsidRPr="00DA77E2">
        <w:rPr>
          <w:i/>
          <w:iCs/>
        </w:rPr>
        <w:t xml:space="preserve">: </w:t>
      </w:r>
      <w:r w:rsidR="00DA77E2" w:rsidRPr="00DA77E2">
        <w:rPr>
          <w:bCs/>
          <w:i/>
          <w:iCs/>
        </w:rPr>
        <w:t>Best points chosen by PathPlanner</w:t>
      </w:r>
      <w:r w:rsidRPr="007C73D2">
        <w:rPr>
          <w:i/>
          <w:iCs/>
          <w:lang w:val="en-US"/>
        </w:rPr>
        <w:fldChar w:fldCharType="end"/>
      </w:r>
    </w:p>
    <w:p w14:paraId="402108CB" w14:textId="0E285108" w:rsidR="007C73D2" w:rsidRDefault="007C73D2" w:rsidP="007C73D2">
      <w:pPr>
        <w:rPr>
          <w:lang w:val="en-US"/>
        </w:rPr>
      </w:pPr>
      <w:r>
        <w:rPr>
          <w:lang w:val="en-US"/>
        </w:rPr>
        <w:t>These two figures show the Slicer scene with all the models and the best entry-target pair loaded, with and without the yellow background marker for the end-effector</w:t>
      </w:r>
      <w:r w:rsidRPr="007C73D2">
        <w:rPr>
          <w:lang w:val="en-US"/>
        </w:rPr>
        <w:t xml:space="preserve"> </w:t>
      </w:r>
    </w:p>
    <w:p w14:paraId="3BB96A9C" w14:textId="533BC02E" w:rsidR="000C79A4" w:rsidRDefault="000C79A4" w:rsidP="007C73D2">
      <w:pPr>
        <w:rPr>
          <w:lang w:val="en-US"/>
        </w:rPr>
      </w:pPr>
    </w:p>
    <w:p w14:paraId="364898ED" w14:textId="1A1F8B60" w:rsidR="000C79A4" w:rsidRDefault="000C79A4" w:rsidP="007C73D2">
      <w:pPr>
        <w:rPr>
          <w:lang w:val="en-US"/>
        </w:rPr>
      </w:pPr>
    </w:p>
    <w:p w14:paraId="47329C18" w14:textId="77777777" w:rsidR="000C79A4" w:rsidRPr="007C73D2" w:rsidRDefault="000C79A4" w:rsidP="007C73D2">
      <w:pPr>
        <w:rPr>
          <w:lang w:val="en-US"/>
        </w:rPr>
      </w:pPr>
    </w:p>
    <w:p w14:paraId="7F58DC17" w14:textId="7A8DA653" w:rsidR="003B51F6" w:rsidRDefault="003B51F6" w:rsidP="003B51F6">
      <w:pPr>
        <w:pStyle w:val="Heading3"/>
        <w:rPr>
          <w:lang w:val="en-US"/>
        </w:rPr>
      </w:pPr>
      <w:r>
        <w:rPr>
          <w:lang w:val="en-US"/>
        </w:rPr>
        <w:lastRenderedPageBreak/>
        <w:t xml:space="preserve">At </w:t>
      </w:r>
      <w:r w:rsidR="00677040">
        <w:rPr>
          <w:lang w:val="en-US"/>
        </w:rPr>
        <w:t>Entry position</w:t>
      </w:r>
    </w:p>
    <w:p w14:paraId="2732CA58" w14:textId="39E436AF"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DA77E2" w:rsidRPr="00DA77E2">
        <w:rPr>
          <w:i/>
          <w:iCs/>
        </w:rPr>
        <w:t xml:space="preserve">Figure </w:t>
      </w:r>
      <w:r w:rsidR="00DA77E2" w:rsidRPr="00DA77E2">
        <w:rPr>
          <w:i/>
          <w:iCs/>
          <w:noProof/>
        </w:rPr>
        <w:t>2</w:t>
      </w:r>
      <w:r w:rsidR="00DA77E2" w:rsidRPr="00DA77E2">
        <w:rPr>
          <w:i/>
          <w:iCs/>
        </w:rPr>
        <w:t>: End effector at entry point (view 1)</w:t>
      </w:r>
      <w:r w:rsidRPr="00F3381E">
        <w:rPr>
          <w:i/>
          <w:iCs/>
          <w:lang w:val="en-US"/>
        </w:rPr>
        <w:fldChar w:fldCharType="end"/>
      </w:r>
    </w:p>
    <w:p w14:paraId="1657BE65" w14:textId="28AA7550"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DA77E2" w:rsidRPr="00DA77E2">
        <w:rPr>
          <w:i/>
          <w:iCs/>
        </w:rPr>
        <w:t xml:space="preserve">Figure </w:t>
      </w:r>
      <w:r w:rsidR="00DA77E2" w:rsidRPr="00DA77E2">
        <w:rPr>
          <w:i/>
          <w:iCs/>
          <w:noProof/>
        </w:rPr>
        <w:t>3</w:t>
      </w:r>
      <w:r w:rsidR="00DA77E2" w:rsidRPr="00DA77E2">
        <w:rPr>
          <w:i/>
          <w:iCs/>
        </w:rPr>
        <w:t>: End effector at entry point (view 2)</w:t>
      </w:r>
      <w:r w:rsidRPr="00F3381E">
        <w:rPr>
          <w:i/>
          <w:iCs/>
          <w:lang w:val="en-US"/>
        </w:rPr>
        <w:fldChar w:fldCharType="end"/>
      </w:r>
    </w:p>
    <w:p w14:paraId="2B953510" w14:textId="3E02D814" w:rsidR="00A04028" w:rsidRDefault="00154962" w:rsidP="00A04028">
      <w:pPr>
        <w:rPr>
          <w:lang w:val="en-US"/>
        </w:rPr>
      </w:pPr>
      <w:r>
        <w:rPr>
          <w:lang w:val="en-US"/>
        </w:rPr>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1BF368CD" w14:textId="743B2E74" w:rsidR="003B51F6" w:rsidRDefault="00677040" w:rsidP="003B51F6">
      <w:pPr>
        <w:pStyle w:val="Heading3"/>
        <w:rPr>
          <w:lang w:val="en-US"/>
        </w:rPr>
      </w:pPr>
      <w:r>
        <w:rPr>
          <w:lang w:val="en-US"/>
        </w:rPr>
        <w:t>At Target Position</w:t>
      </w:r>
    </w:p>
    <w:p w14:paraId="41807610" w14:textId="10518401"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DA77E2" w:rsidRPr="00DA77E2">
        <w:rPr>
          <w:i/>
          <w:iCs/>
        </w:rPr>
        <w:t xml:space="preserve">Figure </w:t>
      </w:r>
      <w:r w:rsidR="00DA77E2" w:rsidRPr="00DA77E2">
        <w:rPr>
          <w:i/>
          <w:iCs/>
          <w:noProof/>
        </w:rPr>
        <w:t>4</w:t>
      </w:r>
      <w:r w:rsidR="00DA77E2" w:rsidRPr="00DA77E2">
        <w:rPr>
          <w:i/>
          <w:iCs/>
        </w:rPr>
        <w:t>: End effector at target point (view 1)</w:t>
      </w:r>
      <w:r w:rsidRPr="00F3381E">
        <w:rPr>
          <w:i/>
          <w:iCs/>
          <w:lang w:val="en-US"/>
        </w:rPr>
        <w:fldChar w:fldCharType="end"/>
      </w:r>
    </w:p>
    <w:p w14:paraId="1D720A42" w14:textId="6DD3089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DA77E2" w:rsidRPr="00DA77E2">
        <w:rPr>
          <w:i/>
          <w:iCs/>
        </w:rPr>
        <w:t xml:space="preserve">Figure </w:t>
      </w:r>
      <w:r w:rsidR="00DA77E2" w:rsidRPr="00DA77E2">
        <w:rPr>
          <w:i/>
          <w:iCs/>
          <w:noProof/>
        </w:rPr>
        <w:t>5</w:t>
      </w:r>
      <w:r w:rsidR="00DA77E2" w:rsidRPr="00DA77E2">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r>
        <w:t>Ros Scene</w:t>
      </w:r>
    </w:p>
    <w:p w14:paraId="6AC00C82" w14:textId="783E175B" w:rsidR="00C06D81" w:rsidRDefault="00C06D81" w:rsidP="00C06D81">
      <w:pPr>
        <w:pStyle w:val="Heading3"/>
      </w:pPr>
      <w:r>
        <w:t>At default position</w:t>
      </w:r>
    </w:p>
    <w:p w14:paraId="0112EC35" w14:textId="34295730"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DA77E2" w:rsidRPr="00DA77E2">
        <w:rPr>
          <w:i/>
          <w:iCs/>
        </w:rPr>
        <w:t xml:space="preserve">Figure </w:t>
      </w:r>
      <w:r w:rsidR="00DA77E2" w:rsidRPr="00DA77E2">
        <w:rPr>
          <w:i/>
          <w:iCs/>
          <w:noProof/>
        </w:rPr>
        <w:t>6</w:t>
      </w:r>
      <w:r w:rsidR="00DA77E2" w:rsidRPr="00DA77E2">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r>
        <w:rPr>
          <w:lang w:val="en-US"/>
        </w:rPr>
        <w:t>At Entry position</w:t>
      </w:r>
    </w:p>
    <w:p w14:paraId="3661DEFC" w14:textId="6BEF5825"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DA77E2" w:rsidRPr="00DA77E2">
        <w:rPr>
          <w:i/>
          <w:iCs/>
        </w:rPr>
        <w:t xml:space="preserve">Figure </w:t>
      </w:r>
      <w:r w:rsidR="00DA77E2" w:rsidRPr="00DA77E2">
        <w:rPr>
          <w:i/>
          <w:iCs/>
          <w:noProof/>
        </w:rPr>
        <w:t>7</w:t>
      </w:r>
      <w:r w:rsidR="00DA77E2" w:rsidRPr="00DA77E2">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r>
        <w:rPr>
          <w:lang w:val="en-US"/>
        </w:rPr>
        <w:t>At Target Position</w:t>
      </w:r>
    </w:p>
    <w:p w14:paraId="6D32299B" w14:textId="6612375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DA77E2" w:rsidRPr="00DA77E2">
        <w:rPr>
          <w:i/>
          <w:iCs/>
        </w:rPr>
        <w:t xml:space="preserve">Figure </w:t>
      </w:r>
      <w:r w:rsidR="00DA77E2" w:rsidRPr="00DA77E2">
        <w:rPr>
          <w:i/>
          <w:iCs/>
          <w:noProof/>
        </w:rPr>
        <w:t>8</w:t>
      </w:r>
      <w:r w:rsidR="00DA77E2" w:rsidRPr="00DA77E2">
        <w:rPr>
          <w:i/>
          <w:iCs/>
        </w:rPr>
        <w:t>: Robot's end effector at target point (RVIZ)</w:t>
      </w:r>
      <w:r w:rsidRPr="00F3381E">
        <w:rPr>
          <w:i/>
          <w:iCs/>
          <w:lang w:val="en-US"/>
        </w:rPr>
        <w:fldChar w:fldCharType="end"/>
      </w:r>
      <w:r w:rsidR="00174267" w:rsidRPr="00F3381E">
        <w:rPr>
          <w:i/>
          <w:iCs/>
          <w:lang w:val="en-US"/>
        </w:rPr>
        <w:t xml:space="preserve"> </w:t>
      </w:r>
    </w:p>
    <w:p w14:paraId="37860A41" w14:textId="51769C23" w:rsidR="000C79A4" w:rsidRDefault="008930A6" w:rsidP="00677040">
      <w:pPr>
        <w:rPr>
          <w:lang w:val="en-US"/>
        </w:rPr>
      </w:pPr>
      <w:r>
        <w:rPr>
          <w:lang w:val="en-US"/>
        </w:rPr>
        <w:t>Finally, we once we send the target point (the blue point within the brain), we can see that the robot correctly moves in a straight like and enters the brain at the desired point as requested.</w:t>
      </w:r>
    </w:p>
    <w:p w14:paraId="4E50D63D" w14:textId="77777777" w:rsidR="000C79A4" w:rsidRPr="000C79A4" w:rsidRDefault="000C79A4" w:rsidP="00677040">
      <w:pPr>
        <w:rPr>
          <w:lang w:val="en-US"/>
        </w:rPr>
      </w:pPr>
    </w:p>
    <w:p w14:paraId="2B85C7F3" w14:textId="45A8AD6F" w:rsidR="006015F8" w:rsidRDefault="006015F8" w:rsidP="006015F8">
      <w:pPr>
        <w:pStyle w:val="Heading2"/>
      </w:pPr>
      <w:r>
        <w:t>Whole system</w:t>
      </w:r>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lastRenderedPageBreak/>
        <w:t>We launch Slicer and load all our volumes (critical structures, cortex and entry-target points)</w:t>
      </w:r>
    </w:p>
    <w:p w14:paraId="1FF8F5D6" w14:textId="2D6011D7" w:rsidR="00E3685E" w:rsidRDefault="00E3685E" w:rsidP="00E3685E">
      <w:pPr>
        <w:pStyle w:val="ListParagraph"/>
        <w:numPr>
          <w:ilvl w:val="0"/>
          <w:numId w:val="31"/>
        </w:numPr>
      </w:pPr>
      <w:r>
        <w:t xml:space="preserve">We convert the critical structures from “.vtk” format to labelMaps/markupFiducials using Slicer’s </w:t>
      </w:r>
      <w:r w:rsidRPr="006D5DC5">
        <w:rPr>
          <w:b/>
          <w:bCs/>
          <w:i/>
          <w:iCs/>
        </w:rPr>
        <w:t>Model to Label Map</w:t>
      </w:r>
      <w:r>
        <w:t xml:space="preserve"> module</w:t>
      </w:r>
      <w:r w:rsidR="00286E6F">
        <w:t xml:space="preserve"> using as reference volumes the labelMaps given from the previous coursework</w:t>
      </w:r>
      <w:r>
        <w:t>.</w:t>
      </w:r>
    </w:p>
    <w:p w14:paraId="498C2DFE" w14:textId="3DADBAB5"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r w:rsidR="00A81726">
        <w:t>.</w:t>
      </w:r>
    </w:p>
    <w:p w14:paraId="5564FC29" w14:textId="772EB41F" w:rsidR="00E3685E" w:rsidRDefault="00E3685E" w:rsidP="00E3685E">
      <w:pPr>
        <w:pStyle w:val="ListParagraph"/>
        <w:numPr>
          <w:ilvl w:val="0"/>
          <w:numId w:val="31"/>
        </w:numPr>
      </w:pPr>
      <w:r>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DA77E2" w:rsidRPr="00DA77E2">
        <w:rPr>
          <w:i/>
          <w:iCs/>
        </w:rPr>
        <w:t>ROS (to move the robot and confirm connection)</w:t>
      </w:r>
      <w:r w:rsidRPr="00E3685E">
        <w:rPr>
          <w:i/>
          <w:iCs/>
        </w:rPr>
        <w:fldChar w:fldCharType="end"/>
      </w:r>
      <w:r w:rsidR="00681E57">
        <w:rPr>
          <w:i/>
          <w:iCs/>
        </w:rPr>
        <w:t xml:space="preserve"> </w:t>
      </w:r>
      <w:r w:rsidR="00681E57">
        <w:t>section.</w:t>
      </w:r>
    </w:p>
    <w:p w14:paraId="48CD73BD" w14:textId="35A37BFA"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DA77E2" w:rsidRPr="00DA77E2">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to .stl fo</w:t>
      </w:r>
      <w:bookmarkStart w:id="3" w:name="_GoBack"/>
      <w:bookmarkEnd w:id="3"/>
      <w:r w:rsidR="00F73A47">
        <w:t xml:space="preserve">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35AE26F2" w:rsidR="00681E57" w:rsidRDefault="00681E57" w:rsidP="00E3685E">
      <w:pPr>
        <w:pStyle w:val="ListParagraph"/>
        <w:numPr>
          <w:ilvl w:val="0"/>
          <w:numId w:val="31"/>
        </w:numPr>
      </w:pPr>
      <w:r>
        <w:t>We go again to IGT in Slicer and click “Send” on the “Entry”</w:t>
      </w:r>
      <w:r w:rsidR="00A81726">
        <w:t xml:space="preserve"> and “Target”</w:t>
      </w:r>
      <w:r>
        <w:t xml:space="preserve"> point</w:t>
      </w:r>
      <w:r w:rsidR="00A81726">
        <w:t>s</w:t>
      </w:r>
      <w:r>
        <w:t>. We should now be able to see the robot’s end effector moving to the entry point in RVIZ (</w:t>
      </w:r>
      <w:r>
        <w:fldChar w:fldCharType="begin"/>
      </w:r>
      <w:r>
        <w:instrText xml:space="preserve"> REF _Ref41834055 \h </w:instrText>
      </w:r>
      <w:r>
        <w:fldChar w:fldCharType="separate"/>
      </w:r>
      <w:r w:rsidR="00DA77E2">
        <w:t xml:space="preserve">Figure </w:t>
      </w:r>
      <w:r w:rsidR="00DA77E2">
        <w:rPr>
          <w:noProof/>
        </w:rPr>
        <w:t>7</w:t>
      </w:r>
      <w:r w:rsidR="00DA77E2">
        <w:t>: Robot's end effector at entry point (RVIZ)</w:t>
      </w:r>
      <w:r>
        <w:fldChar w:fldCharType="end"/>
      </w:r>
      <w:r>
        <w:t>)</w:t>
      </w:r>
      <w:r w:rsidR="00286E6F">
        <w:t>. The “Entry” point is loaded as a cyan marker.</w:t>
      </w:r>
      <w:r w:rsidR="00A81726">
        <w:t xml:space="preserve"> The robot will not move unless both points are sent.</w:t>
      </w:r>
    </w:p>
    <w:p w14:paraId="67FEB1D7" w14:textId="5D42976B"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DA77E2">
        <w:t xml:space="preserve">Figure </w:t>
      </w:r>
      <w:r w:rsidR="00DA77E2">
        <w:rPr>
          <w:noProof/>
        </w:rPr>
        <w:t>2</w:t>
      </w:r>
      <w:r w:rsidR="00DA77E2">
        <w:t>: End effector at entry point (view 1)</w:t>
      </w:r>
      <w:r>
        <w:fldChar w:fldCharType="end"/>
      </w:r>
      <w:r>
        <w:t>)</w:t>
      </w:r>
      <w:r w:rsidR="00A81726">
        <w:t>.</w:t>
      </w:r>
    </w:p>
    <w:p w14:paraId="16575EE7" w14:textId="3BF4B523" w:rsidR="00681E57" w:rsidRPr="00681E57" w:rsidRDefault="00D51E44" w:rsidP="00F73A47">
      <w:pPr>
        <w:pStyle w:val="ListParagraph"/>
        <w:numPr>
          <w:ilvl w:val="0"/>
          <w:numId w:val="31"/>
        </w:numPr>
      </w:pPr>
      <w:r>
        <w:t>N</w:t>
      </w:r>
      <w:r w:rsidR="00A81726" w:rsidRPr="00A81726">
        <w:t xml:space="preserve">ow </w:t>
      </w:r>
      <w:r>
        <w:t xml:space="preserve">there should </w:t>
      </w:r>
      <w:r w:rsidR="00A81726" w:rsidRPr="00A81726">
        <w:t>be a prompt in the terminal to press "enter" to proceed to the target point.</w:t>
      </w:r>
      <w:r w:rsidR="00A81726">
        <w:t xml:space="preserve"> </w:t>
      </w:r>
      <w:r w:rsidR="00A81726" w:rsidRPr="00A81726">
        <w:t>After doing this,</w:t>
      </w:r>
      <w:r w:rsidR="00A81726">
        <w:t xml:space="preserve"> w</w:t>
      </w:r>
      <w:r w:rsidR="00681E57">
        <w:t xml:space="preserve">e should </w:t>
      </w:r>
      <w:r w:rsidR="00A81726">
        <w:t xml:space="preserve">be able to </w:t>
      </w:r>
      <w:r w:rsidR="00681E57">
        <w:t>see the robot’s end effector moving to the target point from the entry point in a straight line (</w:t>
      </w:r>
      <w:r w:rsidR="00681E57">
        <w:fldChar w:fldCharType="begin"/>
      </w:r>
      <w:r w:rsidR="00681E57">
        <w:instrText xml:space="preserve"> REF _Ref41834061 \h </w:instrText>
      </w:r>
      <w:r w:rsidR="00681E57">
        <w:fldChar w:fldCharType="separate"/>
      </w:r>
      <w:r w:rsidR="00DA77E2">
        <w:t xml:space="preserve">Figure </w:t>
      </w:r>
      <w:r w:rsidR="00DA77E2">
        <w:rPr>
          <w:noProof/>
        </w:rPr>
        <w:t>8</w:t>
      </w:r>
      <w:r w:rsidR="00DA77E2">
        <w:t>: Robot's end effector at target point (RVIZ)</w:t>
      </w:r>
      <w:r w:rsidR="00681E57">
        <w:fldChar w:fldCharType="end"/>
      </w:r>
      <w:r w:rsidR="00681E57">
        <w:t>)</w:t>
      </w:r>
      <w:r w:rsidR="00286E6F">
        <w:t>.</w:t>
      </w:r>
      <w:r w:rsidR="00286E6F" w:rsidRPr="00286E6F">
        <w:t xml:space="preserve"> </w:t>
      </w:r>
      <w:r w:rsidR="00286E6F">
        <w:t>The “Target” point is loaded as a blue marker.</w:t>
      </w:r>
    </w:p>
    <w:p w14:paraId="329EF1FE" w14:textId="76A90B7B"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rsidR="00A81726">
        <w:t>(</w:t>
      </w:r>
      <w:r>
        <w:fldChar w:fldCharType="begin"/>
      </w:r>
      <w:r>
        <w:instrText xml:space="preserve"> REF _Ref41834039 \h </w:instrText>
      </w:r>
      <w:r>
        <w:fldChar w:fldCharType="separate"/>
      </w:r>
      <w:r w:rsidR="00DA77E2">
        <w:t xml:space="preserve">Figure </w:t>
      </w:r>
      <w:r w:rsidR="00DA77E2">
        <w:rPr>
          <w:noProof/>
        </w:rPr>
        <w:t>4</w:t>
      </w:r>
      <w:r w:rsidR="00DA77E2">
        <w:t>: End effector at target point (view 1)</w:t>
      </w:r>
      <w:r>
        <w:fldChar w:fldCharType="end"/>
      </w:r>
      <w:r w:rsidR="00A81726">
        <w:t>).</w:t>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7B453440" w14:textId="28F27130" w:rsidR="00681E57" w:rsidRDefault="00681E57" w:rsidP="00D01B96"/>
    <w:p w14:paraId="2568A2F8" w14:textId="77777777" w:rsidR="00174267" w:rsidRDefault="00174267" w:rsidP="00D01B96"/>
    <w:p w14:paraId="2070A390" w14:textId="52E89930" w:rsidR="00AB677E" w:rsidRDefault="006015F8" w:rsidP="0048749A">
      <w:pPr>
        <w:pStyle w:val="Heading1"/>
      </w:pPr>
      <w:r>
        <w:lastRenderedPageBreak/>
        <w:t>Conclusions</w:t>
      </w:r>
    </w:p>
    <w:p w14:paraId="4049AF7D" w14:textId="0A652403" w:rsidR="002B0CD4" w:rsidRPr="002B0CD4" w:rsidRDefault="002B0CD4" w:rsidP="002B0CD4">
      <w:pPr>
        <w:pStyle w:val="Heading2"/>
      </w:pPr>
      <w:r>
        <w:t>What was achieved</w:t>
      </w:r>
    </w:p>
    <w:p w14:paraId="682367C2" w14:textId="4348D6B8" w:rsidR="00F73A47" w:rsidRDefault="00FF42ED" w:rsidP="00FF42ED">
      <w:r>
        <w:t xml:space="preserve">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w:t>
      </w:r>
      <w:proofErr w:type="spellStart"/>
      <w:r>
        <w:t>numpy</w:t>
      </w:r>
      <w:proofErr w:type="spellEnd"/>
      <w:r>
        <w:t xml:space="preserve"> and Slicer. Furthermore, we describe and set up a connection between Slicer 3D and ROS in order to perform the operation. Using the </w:t>
      </w:r>
      <w:r w:rsidRPr="0031520B">
        <w:rPr>
          <w:b/>
          <w:bCs/>
          <w:i/>
          <w:iCs/>
        </w:rPr>
        <w:t>move_it</w:t>
      </w:r>
      <w:r w:rsidR="00F73A47">
        <w:t xml:space="preserve"> and </w:t>
      </w:r>
      <w:proofErr w:type="spellStart"/>
      <w:r w:rsidR="00F73A47" w:rsidRPr="0031520B">
        <w:rPr>
          <w:b/>
          <w:bCs/>
          <w:i/>
          <w:iCs/>
        </w:rPr>
        <w:t>igtl_bridge</w:t>
      </w:r>
      <w:proofErr w:type="spellEnd"/>
      <w:r>
        <w:t xml:space="preserve"> package</w:t>
      </w:r>
      <w:r w:rsidR="00F73A47">
        <w:t>s</w:t>
      </w:r>
      <w:r>
        <w:t xml:space="preserve">, we successfully command a robot and transfer points and information between Slicer and ROS. We’ve also learned how to create a custom RobotModel even though we use the one provided by </w:t>
      </w:r>
      <w:r w:rsidR="00F73A47" w:rsidRPr="004A70E0">
        <w:rPr>
          <w:b/>
          <w:bCs/>
          <w:i/>
          <w:iCs/>
        </w:rPr>
        <w:t>ismr19_</w:t>
      </w:r>
      <w:r w:rsidRPr="004A70E0">
        <w:rPr>
          <w:b/>
          <w:bCs/>
          <w:i/>
          <w:iCs/>
        </w:rPr>
        <w:t>moveit</w:t>
      </w:r>
      <w:r>
        <w:t xml:space="preserve"> for simplicity.</w:t>
      </w:r>
      <w:r w:rsidR="00335EDC">
        <w:t xml:space="preserve"> </w:t>
      </w:r>
      <w:r w:rsidR="00F73A47">
        <w:t>Finally, we learned how to calibrate models between different workspaces (Slicer and ROS) and how to set up markers in RVIZ to demonstrate the entry and target points and load cortex as an object in the scene.</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r>
        <w:t>RobotModel</w:t>
      </w:r>
    </w:p>
    <w:p w14:paraId="709DE5FA" w14:textId="01B439F6" w:rsidR="00F3381E" w:rsidRPr="00F3381E" w:rsidRDefault="00F3381E" w:rsidP="00F3381E">
      <w:r>
        <w:t>The chosen robot was appropriate as it includes a needle and is specialised for our task at hand.</w:t>
      </w:r>
      <w:r w:rsidR="00F73A47">
        <w:t xml:space="preserve"> The robot is part of an open source project found on </w:t>
      </w:r>
      <w:proofErr w:type="spellStart"/>
      <w:r w:rsidR="00F73A47">
        <w:t>Github</w:t>
      </w:r>
      <w:proofErr w:type="spellEnd"/>
      <w:r w:rsidR="00F73A47">
        <w:t xml:space="preserve"> for a workshop meant to demonstrate a connection between Slicer and ROS [4]</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r>
        <w:t>Overall</w:t>
      </w:r>
    </w:p>
    <w:p w14:paraId="7337ECC8" w14:textId="5C62268F" w:rsidR="00681E57" w:rsidRPr="0048749A"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C3F918F" w14:textId="77777777" w:rsidR="00AB677E" w:rsidRPr="00CE69C5" w:rsidRDefault="0075215D">
      <w:pPr>
        <w:pStyle w:val="Heading1"/>
      </w:pPr>
      <w:r w:rsidRPr="00CE69C5">
        <w:lastRenderedPageBreak/>
        <w:t>Code / Git Repository</w:t>
      </w:r>
    </w:p>
    <w:p w14:paraId="279DCFC6" w14:textId="76EF5B1F" w:rsidR="00AB677E" w:rsidRDefault="00753C5F">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17249FDE" w14:textId="007234C5" w:rsidR="00335EDC" w:rsidRDefault="00335EDC"/>
    <w:p w14:paraId="385F29C8" w14:textId="35D2AAAF" w:rsidR="001D01FF" w:rsidRDefault="001D01FF"/>
    <w:p w14:paraId="6DEAD663" w14:textId="652F737F" w:rsidR="001D01FF" w:rsidRDefault="001D01FF"/>
    <w:p w14:paraId="686EBFC0" w14:textId="7BBF292C" w:rsidR="001D01FF" w:rsidRDefault="001D01FF"/>
    <w:p w14:paraId="6F9B89EC" w14:textId="3D071633" w:rsidR="001D01FF" w:rsidRDefault="001D01FF"/>
    <w:p w14:paraId="53EB78EB" w14:textId="0B8AB9C6" w:rsidR="001D01FF" w:rsidRDefault="001D01FF"/>
    <w:p w14:paraId="640591B5" w14:textId="77777777" w:rsidR="001D01FF" w:rsidRPr="00CE69C5" w:rsidRDefault="001D01FF"/>
    <w:p w14:paraId="498C0771" w14:textId="2EE55D69" w:rsidR="00AB677E" w:rsidRPr="00CE69C5" w:rsidRDefault="0075215D" w:rsidP="002D1583">
      <w:pPr>
        <w:pStyle w:val="Heading1"/>
      </w:pPr>
      <w:r w:rsidRPr="00CE69C5">
        <w:lastRenderedPageBreak/>
        <w:t>References</w:t>
      </w:r>
    </w:p>
    <w:p w14:paraId="7394270B" w14:textId="15AAC6DC" w:rsidR="0002695D" w:rsidRPr="0002695D" w:rsidRDefault="002D1583" w:rsidP="0002695D">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02695D" w:rsidRPr="0002695D">
        <w:rPr>
          <w:rFonts w:ascii="Calibri" w:hAnsi="Calibri" w:cs="Calibri"/>
          <w:noProof/>
          <w:szCs w:val="24"/>
        </w:rPr>
        <w:t>[1]</w:t>
      </w:r>
      <w:r w:rsidR="0002695D" w:rsidRPr="0002695D">
        <w:rPr>
          <w:rFonts w:ascii="Calibri" w:hAnsi="Calibri" w:cs="Calibri"/>
          <w:noProof/>
          <w:szCs w:val="24"/>
        </w:rPr>
        <w:tab/>
        <w:t xml:space="preserve">A. B. L. Larsen, S. K. Sønderby, H. Larochelle, and O. Winther, “Autoencoding beyond pixels using a learned similarity metric,” </w:t>
      </w:r>
      <w:r w:rsidR="0002695D" w:rsidRPr="0002695D">
        <w:rPr>
          <w:rFonts w:ascii="Calibri" w:hAnsi="Calibri" w:cs="Calibri"/>
          <w:i/>
          <w:iCs/>
          <w:noProof/>
          <w:szCs w:val="24"/>
        </w:rPr>
        <w:t>33rd Int. Conf. Mach. Learn. ICML 2016</w:t>
      </w:r>
      <w:r w:rsidR="0002695D" w:rsidRPr="0002695D">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xml:space="preserve">, vol. 12, pp. 199–204, 2013, </w:t>
      </w:r>
      <w:proofErr w:type="spellStart"/>
      <w:r w:rsidR="0002695D">
        <w:t>doi</w:t>
      </w:r>
      <w:proofErr w:type="spellEnd"/>
      <w:r w:rsidR="0002695D">
        <w:t>: 10.1016/j.procir.2013.09.035.</w:t>
      </w:r>
    </w:p>
    <w:p w14:paraId="39F84190" w14:textId="7A2036EE" w:rsidR="00AB677E" w:rsidRDefault="0002695D">
      <w:r>
        <w:t>[3]</w:t>
      </w:r>
      <w:r>
        <w:tab/>
        <w:t xml:space="preserve">A. </w:t>
      </w:r>
      <w:proofErr w:type="spellStart"/>
      <w:r>
        <w:t>Norouzi</w:t>
      </w:r>
      <w:proofErr w:type="spellEnd"/>
      <w:r>
        <w:t xml:space="preserve"> </w:t>
      </w:r>
      <w:r>
        <w:rPr>
          <w:i/>
          <w:iCs/>
        </w:rPr>
        <w:t>et al.</w:t>
      </w:r>
      <w:r>
        <w:t xml:space="preserve">, “Medical image segmentation methods, algorithms, and applications,” </w:t>
      </w:r>
      <w:r>
        <w:rPr>
          <w:i/>
          <w:iCs/>
        </w:rPr>
        <w:t xml:space="preserve">IETE Tech. Rev. (Institution Electron. </w:t>
      </w:r>
      <w:proofErr w:type="spellStart"/>
      <w:r>
        <w:rPr>
          <w:i/>
          <w:iCs/>
        </w:rPr>
        <w:t>Telecommun</w:t>
      </w:r>
      <w:proofErr w:type="spellEnd"/>
      <w:r>
        <w:rPr>
          <w:i/>
          <w:iCs/>
        </w:rPr>
        <w:t>. Eng. India)</w:t>
      </w:r>
      <w:r>
        <w:t xml:space="preserve">, vol. 31, no. 3, pp. 199–213, 2014, </w:t>
      </w:r>
      <w:proofErr w:type="spellStart"/>
      <w:r>
        <w:t>doi</w:t>
      </w:r>
      <w:proofErr w:type="spellEnd"/>
      <w:r>
        <w:t>: 10.1080/02564602.2014.906861.</w:t>
      </w:r>
    </w:p>
    <w:p w14:paraId="40E83AE1" w14:textId="4EA43494" w:rsidR="00F73A47" w:rsidRDefault="00F73A47">
      <w:r>
        <w:t xml:space="preserve">[4] </w:t>
      </w:r>
      <w:r w:rsidR="0061721B">
        <w:tab/>
      </w:r>
      <w:r w:rsidR="00335EDC">
        <w:t xml:space="preserve">ISMR19 workshop. Available at: </w:t>
      </w:r>
      <w:hyperlink r:id="rId12" w:history="1">
        <w:r w:rsidR="00335EDC" w:rsidRPr="00832E37">
          <w:rPr>
            <w:rStyle w:val="Hyperlink"/>
          </w:rPr>
          <w:t>https://github.com/rosmed/rosmed.github.io/wiki/ISMR2019</w:t>
        </w:r>
      </w:hyperlink>
    </w:p>
    <w:p w14:paraId="0C600509" w14:textId="2BCDBCF3" w:rsidR="00335EDC" w:rsidRDefault="00B40B4E">
      <w:r>
        <w:t xml:space="preserve">[5]        Ros-Melodic. Available at: </w:t>
      </w:r>
      <w:hyperlink r:id="rId13" w:history="1">
        <w:r w:rsidRPr="00A55483">
          <w:rPr>
            <w:rStyle w:val="Hyperlink"/>
          </w:rPr>
          <w:t>http://wiki.ros.org/melodic</w:t>
        </w:r>
      </w:hyperlink>
    </w:p>
    <w:p w14:paraId="0ED67632" w14:textId="2CB1F960" w:rsidR="00B40B4E" w:rsidRDefault="00B40B4E">
      <w:r>
        <w:t xml:space="preserve">[6]        ROS-IGTL-Bridge. Available at: </w:t>
      </w:r>
      <w:hyperlink r:id="rId14" w:history="1">
        <w:r w:rsidRPr="00A55483">
          <w:rPr>
            <w:rStyle w:val="Hyperlink"/>
          </w:rPr>
          <w:t>https://github.com/openigtlink/ROS-IGTL-Bridge</w:t>
        </w:r>
      </w:hyperlink>
    </w:p>
    <w:p w14:paraId="019FBE50" w14:textId="05741B11" w:rsidR="00B40B4E" w:rsidRDefault="00B40B4E">
      <w:pPr>
        <w:rPr>
          <w:rStyle w:val="Hyperlink"/>
        </w:rPr>
      </w:pPr>
      <w:r>
        <w:t xml:space="preserve">[7]        Slicer 3D. Available at: </w:t>
      </w:r>
      <w:hyperlink r:id="rId15" w:history="1">
        <w:r w:rsidRPr="00A55483">
          <w:rPr>
            <w:rStyle w:val="Hyperlink"/>
          </w:rPr>
          <w:t>https://www.slicer.org/</w:t>
        </w:r>
      </w:hyperlink>
    </w:p>
    <w:p w14:paraId="523F141F" w14:textId="216815F1" w:rsidR="000B4827" w:rsidRDefault="000B4827">
      <w:pPr>
        <w:rPr>
          <w:rStyle w:val="Hyperlink"/>
          <w:color w:val="auto"/>
          <w:u w:val="none"/>
        </w:rPr>
      </w:pPr>
      <w:r>
        <w:rPr>
          <w:rStyle w:val="Hyperlink"/>
          <w:color w:val="auto"/>
          <w:u w:val="none"/>
        </w:rPr>
        <w:t>[8</w:t>
      </w:r>
      <w:r w:rsidR="00DE6F85">
        <w:rPr>
          <w:rStyle w:val="Hyperlink"/>
          <w:color w:val="auto"/>
          <w:u w:val="none"/>
        </w:rPr>
        <w:t>]</w:t>
      </w:r>
      <w:r>
        <w:rPr>
          <w:rStyle w:val="Hyperlink"/>
          <w:color w:val="auto"/>
          <w:u w:val="none"/>
        </w:rPr>
        <w:t xml:space="preserve">        VTK. Available at: </w:t>
      </w:r>
      <w:hyperlink r:id="rId16" w:history="1">
        <w:r w:rsidR="00237BF4" w:rsidRPr="0047118E">
          <w:rPr>
            <w:rStyle w:val="Hyperlink"/>
          </w:rPr>
          <w:t>https://vtk.org/doc/nightly/html/index.html</w:t>
        </w:r>
      </w:hyperlink>
    </w:p>
    <w:p w14:paraId="5C41688A" w14:textId="77777777" w:rsidR="00237BF4" w:rsidRDefault="00237BF4">
      <w:pPr>
        <w:rPr>
          <w:rStyle w:val="Hyperlink"/>
          <w:color w:val="auto"/>
          <w:u w:val="none"/>
        </w:rPr>
      </w:pPr>
    </w:p>
    <w:p w14:paraId="233CDB97" w14:textId="77777777" w:rsidR="000B4827" w:rsidRPr="000B4827" w:rsidRDefault="000B4827"/>
    <w:p w14:paraId="5F6CF84E" w14:textId="77777777" w:rsidR="00B40B4E" w:rsidRDefault="00B40B4E"/>
    <w:p w14:paraId="5E604815" w14:textId="77777777" w:rsidR="00B40B4E" w:rsidRPr="00CE69C5" w:rsidRDefault="00B40B4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r w:rsidRPr="00CE69C5">
        <w:lastRenderedPageBreak/>
        <w:t>Appendix</w:t>
      </w:r>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51BE7DFF" w:rsidR="00BA10D6" w:rsidRDefault="00BA10D6" w:rsidP="00BA10D6">
      <w:pPr>
        <w:pStyle w:val="Caption"/>
      </w:pPr>
      <w:bookmarkStart w:id="4" w:name="_Ref41834024"/>
      <w:r>
        <w:t xml:space="preserve">Figure </w:t>
      </w:r>
      <w:r w:rsidR="00753C5F">
        <w:fldChar w:fldCharType="begin"/>
      </w:r>
      <w:r w:rsidR="00753C5F">
        <w:instrText xml:space="preserve"> SEQ Figure \* ARABIC </w:instrText>
      </w:r>
      <w:r w:rsidR="00753C5F">
        <w:fldChar w:fldCharType="separate"/>
      </w:r>
      <w:r w:rsidR="00DA77E2">
        <w:rPr>
          <w:noProof/>
        </w:rPr>
        <w:t>2</w:t>
      </w:r>
      <w:r w:rsidR="00753C5F">
        <w:rPr>
          <w:noProof/>
        </w:rPr>
        <w:fldChar w:fldCharType="end"/>
      </w:r>
      <w:r>
        <w:t>: End effector at entry point (view 1)</w:t>
      </w:r>
      <w:bookmarkEnd w:id="4"/>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68B44565" w:rsidR="00BA10D6" w:rsidRDefault="00BA10D6" w:rsidP="00BA10D6">
      <w:pPr>
        <w:pStyle w:val="Caption"/>
      </w:pPr>
      <w:bookmarkStart w:id="5" w:name="_Ref41834033"/>
      <w:r>
        <w:t xml:space="preserve">Figure </w:t>
      </w:r>
      <w:r w:rsidR="00753C5F">
        <w:fldChar w:fldCharType="begin"/>
      </w:r>
      <w:r w:rsidR="00753C5F">
        <w:instrText xml:space="preserve"> SEQ Figure \* ARABIC </w:instrText>
      </w:r>
      <w:r w:rsidR="00753C5F">
        <w:fldChar w:fldCharType="separate"/>
      </w:r>
      <w:r w:rsidR="00DA77E2">
        <w:rPr>
          <w:noProof/>
        </w:rPr>
        <w:t>3</w:t>
      </w:r>
      <w:r w:rsidR="00753C5F">
        <w:rPr>
          <w:noProof/>
        </w:rPr>
        <w:fldChar w:fldCharType="end"/>
      </w:r>
      <w:r>
        <w:t>: End effector at entry point (view 2)</w:t>
      </w:r>
      <w:bookmarkEnd w:id="5"/>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6D95A087" w:rsidR="00BA10D6" w:rsidRDefault="00BA10D6" w:rsidP="00BA10D6">
      <w:pPr>
        <w:pStyle w:val="Caption"/>
      </w:pPr>
      <w:bookmarkStart w:id="6" w:name="_Ref41834039"/>
      <w:r>
        <w:t xml:space="preserve">Figure </w:t>
      </w:r>
      <w:r w:rsidR="00753C5F">
        <w:fldChar w:fldCharType="begin"/>
      </w:r>
      <w:r w:rsidR="00753C5F">
        <w:instrText xml:space="preserve"> SEQ Figure \* ARABIC </w:instrText>
      </w:r>
      <w:r w:rsidR="00753C5F">
        <w:fldChar w:fldCharType="separate"/>
      </w:r>
      <w:r w:rsidR="00DA77E2">
        <w:rPr>
          <w:noProof/>
        </w:rPr>
        <w:t>4</w:t>
      </w:r>
      <w:r w:rsidR="00753C5F">
        <w:rPr>
          <w:noProof/>
        </w:rPr>
        <w:fldChar w:fldCharType="end"/>
      </w:r>
      <w:r>
        <w:t>: End effector at target point (view 1)</w:t>
      </w:r>
      <w:bookmarkEnd w:id="6"/>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4DE3C292" w:rsidR="00BA10D6" w:rsidRDefault="00BA10D6" w:rsidP="00BA10D6">
      <w:pPr>
        <w:pStyle w:val="Caption"/>
      </w:pPr>
      <w:bookmarkStart w:id="7" w:name="_Ref41834040"/>
      <w:r>
        <w:t xml:space="preserve">Figure </w:t>
      </w:r>
      <w:r w:rsidR="00753C5F">
        <w:fldChar w:fldCharType="begin"/>
      </w:r>
      <w:r w:rsidR="00753C5F">
        <w:instrText xml:space="preserve"> SEQ Figure \* ARABIC </w:instrText>
      </w:r>
      <w:r w:rsidR="00753C5F">
        <w:fldChar w:fldCharType="separate"/>
      </w:r>
      <w:r w:rsidR="00DA77E2">
        <w:rPr>
          <w:noProof/>
        </w:rPr>
        <w:t>5</w:t>
      </w:r>
      <w:r w:rsidR="00753C5F">
        <w:rPr>
          <w:noProof/>
        </w:rPr>
        <w:fldChar w:fldCharType="end"/>
      </w:r>
      <w:r>
        <w:t>: End effector at target point (view 2)</w:t>
      </w:r>
      <w:bookmarkEnd w:id="7"/>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0E8DB678" w:rsidR="00BA10D6" w:rsidRDefault="00BA10D6" w:rsidP="00BA10D6">
      <w:pPr>
        <w:pStyle w:val="Caption"/>
      </w:pPr>
      <w:bookmarkStart w:id="8" w:name="_Ref41834049"/>
      <w:r>
        <w:t xml:space="preserve">Figure </w:t>
      </w:r>
      <w:r w:rsidR="00753C5F">
        <w:fldChar w:fldCharType="begin"/>
      </w:r>
      <w:r w:rsidR="00753C5F">
        <w:instrText xml:space="preserve"> SEQ Figure \* ARABIC </w:instrText>
      </w:r>
      <w:r w:rsidR="00753C5F">
        <w:fldChar w:fldCharType="separate"/>
      </w:r>
      <w:r w:rsidR="00DA77E2">
        <w:rPr>
          <w:noProof/>
        </w:rPr>
        <w:t>6</w:t>
      </w:r>
      <w:r w:rsidR="00753C5F">
        <w:rPr>
          <w:noProof/>
        </w:rPr>
        <w:fldChar w:fldCharType="end"/>
      </w:r>
      <w:r>
        <w:t>: Robot at default position (RVIZ)</w:t>
      </w:r>
      <w:bookmarkEnd w:id="8"/>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0EDA583E" w:rsidR="00BA10D6" w:rsidRDefault="00BA10D6" w:rsidP="00BA10D6">
      <w:pPr>
        <w:pStyle w:val="Caption"/>
      </w:pPr>
      <w:bookmarkStart w:id="9" w:name="_Ref41834055"/>
      <w:r>
        <w:t xml:space="preserve">Figure </w:t>
      </w:r>
      <w:r w:rsidR="00753C5F">
        <w:fldChar w:fldCharType="begin"/>
      </w:r>
      <w:r w:rsidR="00753C5F">
        <w:instrText xml:space="preserve"> SEQ Figure \* ARABIC </w:instrText>
      </w:r>
      <w:r w:rsidR="00753C5F">
        <w:fldChar w:fldCharType="separate"/>
      </w:r>
      <w:r w:rsidR="00DA77E2">
        <w:rPr>
          <w:noProof/>
        </w:rPr>
        <w:t>7</w:t>
      </w:r>
      <w:r w:rsidR="00753C5F">
        <w:rPr>
          <w:noProof/>
        </w:rPr>
        <w:fldChar w:fldCharType="end"/>
      </w:r>
      <w:r>
        <w:t>: Robot's end effector at entry point (RVIZ)</w:t>
      </w:r>
      <w:bookmarkEnd w:id="9"/>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31B21FE8" w:rsidR="00BA10D6" w:rsidRDefault="00BA10D6" w:rsidP="00BA10D6">
      <w:pPr>
        <w:pStyle w:val="Caption"/>
      </w:pPr>
      <w:bookmarkStart w:id="10" w:name="_Ref41834061"/>
      <w:r>
        <w:t xml:space="preserve">Figure </w:t>
      </w:r>
      <w:r w:rsidR="00753C5F">
        <w:fldChar w:fldCharType="begin"/>
      </w:r>
      <w:r w:rsidR="00753C5F">
        <w:instrText xml:space="preserve"> SEQ Figure \* ARABIC </w:instrText>
      </w:r>
      <w:r w:rsidR="00753C5F">
        <w:fldChar w:fldCharType="separate"/>
      </w:r>
      <w:r w:rsidR="00DA77E2">
        <w:rPr>
          <w:noProof/>
        </w:rPr>
        <w:t>8</w:t>
      </w:r>
      <w:r w:rsidR="00753C5F">
        <w:rPr>
          <w:noProof/>
        </w:rPr>
        <w:fldChar w:fldCharType="end"/>
      </w:r>
      <w:r>
        <w:t>: Robot's end effector at target point (RVIZ)</w:t>
      </w:r>
      <w:bookmarkEnd w:id="10"/>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226D3592" w:rsidR="005A321B" w:rsidRDefault="005A321B" w:rsidP="005A321B">
      <w:pPr>
        <w:pStyle w:val="Caption"/>
      </w:pPr>
      <w:bookmarkStart w:id="11" w:name="_Ref41834065"/>
      <w:r>
        <w:t xml:space="preserve">Figure </w:t>
      </w:r>
      <w:r w:rsidR="00753C5F">
        <w:fldChar w:fldCharType="begin"/>
      </w:r>
      <w:r w:rsidR="00753C5F">
        <w:instrText xml:space="preserve"> SEQ Figure \* ARABIC </w:instrText>
      </w:r>
      <w:r w:rsidR="00753C5F">
        <w:fldChar w:fldCharType="separate"/>
      </w:r>
      <w:r w:rsidR="00DA77E2">
        <w:rPr>
          <w:noProof/>
        </w:rPr>
        <w:t>9</w:t>
      </w:r>
      <w:r w:rsidR="00753C5F">
        <w:rPr>
          <w:noProof/>
        </w:rPr>
        <w:fldChar w:fldCharType="end"/>
      </w:r>
      <w:r>
        <w:t>: Robot's end effector at a random point (RVIZ)</w:t>
      </w:r>
      <w:bookmarkEnd w:id="11"/>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1BE30C09" w:rsidR="005A321B" w:rsidRDefault="005A321B" w:rsidP="005A321B">
      <w:pPr>
        <w:pStyle w:val="Caption"/>
      </w:pPr>
      <w:bookmarkStart w:id="12" w:name="_Ref41834069"/>
      <w:r>
        <w:t xml:space="preserve">Figure </w:t>
      </w:r>
      <w:r w:rsidR="00753C5F">
        <w:fldChar w:fldCharType="begin"/>
      </w:r>
      <w:r w:rsidR="00753C5F">
        <w:instrText xml:space="preserve"> SEQ Figure \* ARABIC </w:instrText>
      </w:r>
      <w:r w:rsidR="00753C5F">
        <w:fldChar w:fldCharType="separate"/>
      </w:r>
      <w:r w:rsidR="00DA77E2">
        <w:rPr>
          <w:noProof/>
        </w:rPr>
        <w:t>10</w:t>
      </w:r>
      <w:r w:rsidR="00753C5F">
        <w:rPr>
          <w:noProof/>
        </w:rPr>
        <w:fldChar w:fldCharType="end"/>
      </w:r>
      <w:r>
        <w:t>: Invalid position sent to ROS</w:t>
      </w:r>
      <w:bookmarkEnd w:id="12"/>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1F7FB8D1" w:rsidR="00A32C2E" w:rsidRDefault="00A32C2E" w:rsidP="00A32C2E">
      <w:pPr>
        <w:pStyle w:val="Caption"/>
      </w:pPr>
      <w:bookmarkStart w:id="13" w:name="_Ref41840717"/>
      <w:r>
        <w:t xml:space="preserve">Figure </w:t>
      </w:r>
      <w:r w:rsidR="00753C5F">
        <w:fldChar w:fldCharType="begin"/>
      </w:r>
      <w:r w:rsidR="00753C5F">
        <w:instrText xml:space="preserve"> SEQ Figure \* ARABIC </w:instrText>
      </w:r>
      <w:r w:rsidR="00753C5F">
        <w:fldChar w:fldCharType="separate"/>
      </w:r>
      <w:r w:rsidR="00DA77E2">
        <w:rPr>
          <w:noProof/>
        </w:rPr>
        <w:t>11</w:t>
      </w:r>
      <w:r w:rsidR="00753C5F">
        <w:rPr>
          <w:noProof/>
        </w:rPr>
        <w:fldChar w:fldCharType="end"/>
      </w:r>
      <w:r>
        <w:t>: Slicer with models loaded</w:t>
      </w:r>
      <w:bookmarkEnd w:id="13"/>
    </w:p>
    <w:p w14:paraId="75BFD445" w14:textId="77777777" w:rsidR="00B108E0" w:rsidRDefault="00B108E0" w:rsidP="00B108E0">
      <w:pPr>
        <w:keepNext/>
      </w:pPr>
      <w:r>
        <w:rPr>
          <w:noProof/>
        </w:rPr>
        <w:lastRenderedPageBreak/>
        <w:drawing>
          <wp:inline distT="0" distB="0" distL="0" distR="0" wp14:anchorId="4759A7FF" wp14:editId="0DDB03BF">
            <wp:extent cx="5731510" cy="34029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402965"/>
                    </a:xfrm>
                    <a:prstGeom prst="rect">
                      <a:avLst/>
                    </a:prstGeom>
                    <a:noFill/>
                    <a:ln>
                      <a:noFill/>
                    </a:ln>
                  </pic:spPr>
                </pic:pic>
              </a:graphicData>
            </a:graphic>
          </wp:inline>
        </w:drawing>
      </w:r>
    </w:p>
    <w:p w14:paraId="1F00EE5D" w14:textId="50FC50A0" w:rsidR="00B108E0" w:rsidRDefault="00B108E0" w:rsidP="00B108E0">
      <w:pPr>
        <w:pStyle w:val="Caption"/>
        <w:rPr>
          <w:bCs/>
        </w:rPr>
      </w:pPr>
      <w:bookmarkStart w:id="14" w:name="_Ref41854687"/>
      <w:r>
        <w:t xml:space="preserve">Figure </w:t>
      </w:r>
      <w:r w:rsidR="00753C5F">
        <w:fldChar w:fldCharType="begin"/>
      </w:r>
      <w:r w:rsidR="00753C5F">
        <w:instrText xml:space="preserve"> SEQ Figure \* ARABIC </w:instrText>
      </w:r>
      <w:r w:rsidR="00753C5F">
        <w:fldChar w:fldCharType="separate"/>
      </w:r>
      <w:r w:rsidR="00DA77E2">
        <w:rPr>
          <w:noProof/>
        </w:rPr>
        <w:t>12</w:t>
      </w:r>
      <w:r w:rsidR="00753C5F">
        <w:rPr>
          <w:noProof/>
        </w:rPr>
        <w:fldChar w:fldCharType="end"/>
      </w:r>
      <w:r>
        <w:t xml:space="preserve">: </w:t>
      </w:r>
      <w:r w:rsidRPr="002B699C">
        <w:rPr>
          <w:bCs/>
        </w:rPr>
        <w:t>Best points chosen</w:t>
      </w:r>
      <w:r>
        <w:rPr>
          <w:bCs/>
        </w:rPr>
        <w:t xml:space="preserve"> by PathPlanner</w:t>
      </w:r>
      <w:bookmarkEnd w:id="14"/>
    </w:p>
    <w:p w14:paraId="4798776F" w14:textId="77777777" w:rsidR="0057732C" w:rsidRDefault="0057732C" w:rsidP="0057732C">
      <w:pPr>
        <w:keepNext/>
      </w:pPr>
      <w:r>
        <w:rPr>
          <w:noProof/>
        </w:rPr>
        <w:drawing>
          <wp:inline distT="0" distB="0" distL="0" distR="0" wp14:anchorId="07BB98C7" wp14:editId="1B74515C">
            <wp:extent cx="5731510" cy="418655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186555"/>
                    </a:xfrm>
                    <a:prstGeom prst="rect">
                      <a:avLst/>
                    </a:prstGeom>
                    <a:noFill/>
                    <a:ln>
                      <a:noFill/>
                    </a:ln>
                  </pic:spPr>
                </pic:pic>
              </a:graphicData>
            </a:graphic>
          </wp:inline>
        </w:drawing>
      </w:r>
    </w:p>
    <w:p w14:paraId="3EE3B16D" w14:textId="1ED92FB1" w:rsidR="0057732C" w:rsidRDefault="0057732C" w:rsidP="0057732C">
      <w:pPr>
        <w:pStyle w:val="Caption"/>
      </w:pPr>
      <w:bookmarkStart w:id="15" w:name="_Ref42022584"/>
      <w:r>
        <w:t xml:space="preserve">Figure </w:t>
      </w:r>
      <w:r>
        <w:fldChar w:fldCharType="begin"/>
      </w:r>
      <w:r>
        <w:instrText xml:space="preserve"> SEQ Figure \* ARABIC </w:instrText>
      </w:r>
      <w:r>
        <w:fldChar w:fldCharType="separate"/>
      </w:r>
      <w:r w:rsidR="00DA77E2">
        <w:rPr>
          <w:noProof/>
        </w:rPr>
        <w:t>13</w:t>
      </w:r>
      <w:r>
        <w:fldChar w:fldCharType="end"/>
      </w:r>
      <w:r>
        <w:t>: Basic robot</w:t>
      </w:r>
      <w:bookmarkEnd w:id="15"/>
    </w:p>
    <w:p w14:paraId="1DCFA346" w14:textId="77777777" w:rsidR="00473AE5" w:rsidRDefault="00473AE5" w:rsidP="00473AE5">
      <w:pPr>
        <w:keepNext/>
      </w:pPr>
      <w:r>
        <w:rPr>
          <w:noProof/>
        </w:rPr>
        <w:lastRenderedPageBreak/>
        <w:drawing>
          <wp:inline distT="0" distB="0" distL="0" distR="0" wp14:anchorId="48AAD183" wp14:editId="247BDB3C">
            <wp:extent cx="5731510" cy="8301990"/>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301990"/>
                    </a:xfrm>
                    <a:prstGeom prst="rect">
                      <a:avLst/>
                    </a:prstGeom>
                    <a:noFill/>
                    <a:ln>
                      <a:noFill/>
                    </a:ln>
                  </pic:spPr>
                </pic:pic>
              </a:graphicData>
            </a:graphic>
          </wp:inline>
        </w:drawing>
      </w:r>
    </w:p>
    <w:p w14:paraId="11043360" w14:textId="0A2BA281" w:rsidR="00473AE5" w:rsidRPr="00473AE5" w:rsidRDefault="00473AE5" w:rsidP="00473AE5">
      <w:pPr>
        <w:pStyle w:val="Caption"/>
      </w:pPr>
      <w:bookmarkStart w:id="16" w:name="_Ref42023831"/>
      <w:r>
        <w:t xml:space="preserve">Figure </w:t>
      </w:r>
      <w:r>
        <w:fldChar w:fldCharType="begin"/>
      </w:r>
      <w:r>
        <w:instrText xml:space="preserve"> SEQ Figure \* ARABIC </w:instrText>
      </w:r>
      <w:r>
        <w:fldChar w:fldCharType="separate"/>
      </w:r>
      <w:r w:rsidR="00DA77E2">
        <w:rPr>
          <w:noProof/>
        </w:rPr>
        <w:t>14</w:t>
      </w:r>
      <w:r>
        <w:fldChar w:fldCharType="end"/>
      </w:r>
      <w:r>
        <w:t xml:space="preserve">: Simple robot </w:t>
      </w:r>
      <w:proofErr w:type="spellStart"/>
      <w:r w:rsidR="006750EA">
        <w:t>xacro</w:t>
      </w:r>
      <w:bookmarkEnd w:id="16"/>
      <w:proofErr w:type="spellEnd"/>
    </w:p>
    <w:sectPr w:rsidR="00473AE5" w:rsidRPr="00473AE5">
      <w:headerReference w:type="default" r:id="rId30"/>
      <w:footerReference w:type="default" r:id="rId3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BE2702" w14:textId="77777777" w:rsidR="00C44852" w:rsidRDefault="00C44852">
      <w:pPr>
        <w:spacing w:after="0" w:line="240" w:lineRule="auto"/>
      </w:pPr>
      <w:r>
        <w:separator/>
      </w:r>
    </w:p>
  </w:endnote>
  <w:endnote w:type="continuationSeparator" w:id="0">
    <w:p w14:paraId="42EAA449" w14:textId="77777777" w:rsidR="00C44852" w:rsidRDefault="00C44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84365"/>
      <w:docPartObj>
        <w:docPartGallery w:val="Page Numbers (Bottom of Page)"/>
        <w:docPartUnique/>
      </w:docPartObj>
    </w:sdtPr>
    <w:sdtEndPr>
      <w:rPr>
        <w:noProof/>
      </w:rPr>
    </w:sdtEndPr>
    <w:sdtContent>
      <w:p w14:paraId="20C4C2F1" w14:textId="52D533AC" w:rsidR="0060473F" w:rsidRDefault="0060473F" w:rsidP="0060473F">
        <w:pPr>
          <w:pStyle w:val="Footer"/>
          <w:tabs>
            <w:tab w:val="left" w:pos="270"/>
          </w:tabs>
        </w:pPr>
        <w:r>
          <w:t>Alexandros Megalemos</w:t>
        </w:r>
        <w:r>
          <w:tab/>
        </w:r>
        <w:r>
          <w:tab/>
        </w:r>
        <w:r>
          <w:fldChar w:fldCharType="begin"/>
        </w:r>
        <w:r>
          <w:instrText xml:space="preserve"> PAGE   \* MERGEFORMAT </w:instrText>
        </w:r>
        <w:r>
          <w:fldChar w:fldCharType="separate"/>
        </w:r>
        <w:r>
          <w:rPr>
            <w:noProof/>
          </w:rPr>
          <w:t>2</w:t>
        </w:r>
        <w:r>
          <w:rPr>
            <w:noProof/>
          </w:rPr>
          <w:fldChar w:fldCharType="end"/>
        </w:r>
      </w:p>
    </w:sdtContent>
  </w:sdt>
  <w:p w14:paraId="1CC4CEAF" w14:textId="77777777" w:rsidR="00A87B62" w:rsidRDefault="00A87B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264D9" w14:textId="77777777" w:rsidR="00C44852" w:rsidRDefault="00C44852">
      <w:pPr>
        <w:spacing w:after="0" w:line="240" w:lineRule="auto"/>
      </w:pPr>
      <w:r>
        <w:separator/>
      </w:r>
    </w:p>
  </w:footnote>
  <w:footnote w:type="continuationSeparator" w:id="0">
    <w:p w14:paraId="3E206352" w14:textId="77777777" w:rsidR="00C44852" w:rsidRDefault="00C44852">
      <w:pPr>
        <w:spacing w:after="0" w:line="240" w:lineRule="auto"/>
      </w:pPr>
      <w:r>
        <w:continuationSeparator/>
      </w:r>
    </w:p>
  </w:footnote>
  <w:footnote w:id="1">
    <w:p w14:paraId="7433E5C1" w14:textId="7B8FABB6" w:rsidR="00753C5F" w:rsidRDefault="00753C5F">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0605937F" w:rsidR="00753C5F" w:rsidRDefault="00753C5F">
    <w:pPr>
      <w:pStyle w:val="Header"/>
    </w:pPr>
    <w:r>
      <w:t>Software and Robotic Integration</w:t>
    </w:r>
    <w:r w:rsidR="0060473F">
      <w:t xml:space="preserve">: </w:t>
    </w:r>
    <w:r w:rsidR="0060473F" w:rsidRPr="0060473F">
      <w:t>Final Project</w:t>
    </w:r>
    <w:r>
      <w:t xml:space="preserve"> </w:t>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DA58A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3"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E3023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4"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16630D"/>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5"/>
  </w:num>
  <w:num w:numId="2">
    <w:abstractNumId w:val="24"/>
  </w:num>
  <w:num w:numId="3">
    <w:abstractNumId w:val="33"/>
  </w:num>
  <w:num w:numId="4">
    <w:abstractNumId w:val="20"/>
  </w:num>
  <w:num w:numId="5">
    <w:abstractNumId w:val="30"/>
  </w:num>
  <w:num w:numId="6">
    <w:abstractNumId w:val="4"/>
  </w:num>
  <w:num w:numId="7">
    <w:abstractNumId w:val="9"/>
  </w:num>
  <w:num w:numId="8">
    <w:abstractNumId w:val="1"/>
  </w:num>
  <w:num w:numId="9">
    <w:abstractNumId w:val="39"/>
  </w:num>
  <w:num w:numId="10">
    <w:abstractNumId w:val="0"/>
  </w:num>
  <w:num w:numId="11">
    <w:abstractNumId w:val="3"/>
  </w:num>
  <w:num w:numId="12">
    <w:abstractNumId w:val="25"/>
  </w:num>
  <w:num w:numId="13">
    <w:abstractNumId w:val="7"/>
  </w:num>
  <w:num w:numId="14">
    <w:abstractNumId w:val="8"/>
  </w:num>
  <w:num w:numId="15">
    <w:abstractNumId w:val="34"/>
  </w:num>
  <w:num w:numId="16">
    <w:abstractNumId w:val="13"/>
  </w:num>
  <w:num w:numId="17">
    <w:abstractNumId w:val="27"/>
  </w:num>
  <w:num w:numId="18">
    <w:abstractNumId w:val="23"/>
  </w:num>
  <w:num w:numId="19">
    <w:abstractNumId w:val="32"/>
  </w:num>
  <w:num w:numId="20">
    <w:abstractNumId w:val="28"/>
  </w:num>
  <w:num w:numId="21">
    <w:abstractNumId w:val="26"/>
  </w:num>
  <w:num w:numId="22">
    <w:abstractNumId w:val="6"/>
  </w:num>
  <w:num w:numId="23">
    <w:abstractNumId w:val="15"/>
  </w:num>
  <w:num w:numId="24">
    <w:abstractNumId w:val="17"/>
  </w:num>
  <w:num w:numId="25">
    <w:abstractNumId w:val="14"/>
  </w:num>
  <w:num w:numId="26">
    <w:abstractNumId w:val="10"/>
  </w:num>
  <w:num w:numId="27">
    <w:abstractNumId w:val="22"/>
  </w:num>
  <w:num w:numId="28">
    <w:abstractNumId w:val="5"/>
  </w:num>
  <w:num w:numId="29">
    <w:abstractNumId w:val="12"/>
  </w:num>
  <w:num w:numId="30">
    <w:abstractNumId w:val="11"/>
  </w:num>
  <w:num w:numId="31">
    <w:abstractNumId w:val="18"/>
  </w:num>
  <w:num w:numId="32">
    <w:abstractNumId w:val="21"/>
  </w:num>
  <w:num w:numId="33">
    <w:abstractNumId w:val="38"/>
  </w:num>
  <w:num w:numId="34">
    <w:abstractNumId w:val="19"/>
  </w:num>
  <w:num w:numId="35">
    <w:abstractNumId w:val="29"/>
  </w:num>
  <w:num w:numId="36">
    <w:abstractNumId w:val="37"/>
  </w:num>
  <w:num w:numId="37">
    <w:abstractNumId w:val="2"/>
  </w:num>
  <w:num w:numId="38">
    <w:abstractNumId w:val="16"/>
  </w:num>
  <w:num w:numId="39">
    <w:abstractNumId w:val="36"/>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47819"/>
    <w:rsid w:val="00073BE6"/>
    <w:rsid w:val="0008133E"/>
    <w:rsid w:val="000B4827"/>
    <w:rsid w:val="000C79A4"/>
    <w:rsid w:val="000D26CC"/>
    <w:rsid w:val="000D35DD"/>
    <w:rsid w:val="00100859"/>
    <w:rsid w:val="00112503"/>
    <w:rsid w:val="0015369D"/>
    <w:rsid w:val="00154962"/>
    <w:rsid w:val="00174267"/>
    <w:rsid w:val="0018618F"/>
    <w:rsid w:val="0019252F"/>
    <w:rsid w:val="001D01FF"/>
    <w:rsid w:val="001E2B4F"/>
    <w:rsid w:val="001E50B3"/>
    <w:rsid w:val="001F0691"/>
    <w:rsid w:val="00237BF4"/>
    <w:rsid w:val="00240FFD"/>
    <w:rsid w:val="002435BE"/>
    <w:rsid w:val="00247D1F"/>
    <w:rsid w:val="00286E6F"/>
    <w:rsid w:val="002B0CD4"/>
    <w:rsid w:val="002B3C4F"/>
    <w:rsid w:val="002C3ADF"/>
    <w:rsid w:val="002C5C8A"/>
    <w:rsid w:val="002D1583"/>
    <w:rsid w:val="002F0BF0"/>
    <w:rsid w:val="0031149D"/>
    <w:rsid w:val="0031520B"/>
    <w:rsid w:val="003207E9"/>
    <w:rsid w:val="00331C43"/>
    <w:rsid w:val="00335EDC"/>
    <w:rsid w:val="0034322C"/>
    <w:rsid w:val="003438C7"/>
    <w:rsid w:val="00380AF9"/>
    <w:rsid w:val="003A011F"/>
    <w:rsid w:val="003B51F6"/>
    <w:rsid w:val="003C51D4"/>
    <w:rsid w:val="003D50F1"/>
    <w:rsid w:val="003F2FFF"/>
    <w:rsid w:val="00406F2E"/>
    <w:rsid w:val="004217FF"/>
    <w:rsid w:val="004220AB"/>
    <w:rsid w:val="00423A62"/>
    <w:rsid w:val="00426223"/>
    <w:rsid w:val="004474E7"/>
    <w:rsid w:val="00473AE5"/>
    <w:rsid w:val="0048749A"/>
    <w:rsid w:val="004A6A66"/>
    <w:rsid w:val="004A70E0"/>
    <w:rsid w:val="004B7740"/>
    <w:rsid w:val="004C3F85"/>
    <w:rsid w:val="004E275F"/>
    <w:rsid w:val="004E6FEF"/>
    <w:rsid w:val="004F1393"/>
    <w:rsid w:val="004F4185"/>
    <w:rsid w:val="0055260E"/>
    <w:rsid w:val="00567B64"/>
    <w:rsid w:val="0057732C"/>
    <w:rsid w:val="00586FE1"/>
    <w:rsid w:val="005A321B"/>
    <w:rsid w:val="005B4B72"/>
    <w:rsid w:val="005C0612"/>
    <w:rsid w:val="005F1743"/>
    <w:rsid w:val="006015F8"/>
    <w:rsid w:val="0060473F"/>
    <w:rsid w:val="00615E3F"/>
    <w:rsid w:val="0061721B"/>
    <w:rsid w:val="006253B1"/>
    <w:rsid w:val="0063111E"/>
    <w:rsid w:val="00643C31"/>
    <w:rsid w:val="0065433A"/>
    <w:rsid w:val="00654A44"/>
    <w:rsid w:val="006673F1"/>
    <w:rsid w:val="006750EA"/>
    <w:rsid w:val="00677040"/>
    <w:rsid w:val="00681E57"/>
    <w:rsid w:val="00683CB2"/>
    <w:rsid w:val="006A2EC4"/>
    <w:rsid w:val="006B0B3C"/>
    <w:rsid w:val="006B7516"/>
    <w:rsid w:val="006D3CD8"/>
    <w:rsid w:val="006D5DC5"/>
    <w:rsid w:val="006E70E4"/>
    <w:rsid w:val="006F5E57"/>
    <w:rsid w:val="007134A6"/>
    <w:rsid w:val="0075215D"/>
    <w:rsid w:val="00753C5F"/>
    <w:rsid w:val="007956B2"/>
    <w:rsid w:val="007A3FDB"/>
    <w:rsid w:val="007C73D2"/>
    <w:rsid w:val="007D0991"/>
    <w:rsid w:val="007E65BD"/>
    <w:rsid w:val="007E78BC"/>
    <w:rsid w:val="00825DA7"/>
    <w:rsid w:val="00845C8B"/>
    <w:rsid w:val="008467A0"/>
    <w:rsid w:val="00852020"/>
    <w:rsid w:val="00863130"/>
    <w:rsid w:val="00865F25"/>
    <w:rsid w:val="008903FC"/>
    <w:rsid w:val="008930A6"/>
    <w:rsid w:val="008F674B"/>
    <w:rsid w:val="00903AF0"/>
    <w:rsid w:val="00924F3B"/>
    <w:rsid w:val="009318F1"/>
    <w:rsid w:val="00953FF3"/>
    <w:rsid w:val="009659ED"/>
    <w:rsid w:val="00996E2D"/>
    <w:rsid w:val="009A6268"/>
    <w:rsid w:val="00A03183"/>
    <w:rsid w:val="00A04028"/>
    <w:rsid w:val="00A32C2E"/>
    <w:rsid w:val="00A5018E"/>
    <w:rsid w:val="00A81726"/>
    <w:rsid w:val="00A87B62"/>
    <w:rsid w:val="00AB677E"/>
    <w:rsid w:val="00AF70B8"/>
    <w:rsid w:val="00B00ED3"/>
    <w:rsid w:val="00B03DF5"/>
    <w:rsid w:val="00B06C1E"/>
    <w:rsid w:val="00B07CCD"/>
    <w:rsid w:val="00B108E0"/>
    <w:rsid w:val="00B1276A"/>
    <w:rsid w:val="00B21304"/>
    <w:rsid w:val="00B25E4F"/>
    <w:rsid w:val="00B40B4E"/>
    <w:rsid w:val="00BA10D6"/>
    <w:rsid w:val="00BC016D"/>
    <w:rsid w:val="00C0619C"/>
    <w:rsid w:val="00C06D81"/>
    <w:rsid w:val="00C07C65"/>
    <w:rsid w:val="00C2194D"/>
    <w:rsid w:val="00C31E4A"/>
    <w:rsid w:val="00C44852"/>
    <w:rsid w:val="00C53EF9"/>
    <w:rsid w:val="00C90902"/>
    <w:rsid w:val="00CC13AF"/>
    <w:rsid w:val="00CE69C5"/>
    <w:rsid w:val="00CE7CCB"/>
    <w:rsid w:val="00CF7B33"/>
    <w:rsid w:val="00D01B96"/>
    <w:rsid w:val="00D252D6"/>
    <w:rsid w:val="00D36D11"/>
    <w:rsid w:val="00D51E44"/>
    <w:rsid w:val="00D57C33"/>
    <w:rsid w:val="00D75066"/>
    <w:rsid w:val="00D81B93"/>
    <w:rsid w:val="00DA4D17"/>
    <w:rsid w:val="00DA77E2"/>
    <w:rsid w:val="00DE6F85"/>
    <w:rsid w:val="00E304FD"/>
    <w:rsid w:val="00E32503"/>
    <w:rsid w:val="00E3685E"/>
    <w:rsid w:val="00E36A6B"/>
    <w:rsid w:val="00E46944"/>
    <w:rsid w:val="00E56F5C"/>
    <w:rsid w:val="00EA4E62"/>
    <w:rsid w:val="00EE57E2"/>
    <w:rsid w:val="00F141F5"/>
    <w:rsid w:val="00F3381E"/>
    <w:rsid w:val="00F41989"/>
    <w:rsid w:val="00F627B9"/>
    <w:rsid w:val="00F66D6C"/>
    <w:rsid w:val="00F73A47"/>
    <w:rsid w:val="00F87205"/>
    <w:rsid w:val="00FB004A"/>
    <w:rsid w:val="00FD1265"/>
    <w:rsid w:val="00FE2F2B"/>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25DA7"/>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4C3F85"/>
    <w:rPr>
      <w:color w:val="954F72" w:themeColor="followedHyperlink"/>
      <w:u w:val="single"/>
    </w:rPr>
  </w:style>
  <w:style w:type="character" w:customStyle="1" w:styleId="pl-v">
    <w:name w:val="pl-v"/>
    <w:basedOn w:val="DefaultParagraphFont"/>
    <w:rsid w:val="0034322C"/>
  </w:style>
  <w:style w:type="character" w:customStyle="1" w:styleId="pl-token">
    <w:name w:val="pl-token"/>
    <w:basedOn w:val="DefaultParagraphFont"/>
    <w:rsid w:val="0034322C"/>
  </w:style>
  <w:style w:type="character" w:customStyle="1" w:styleId="pl-s1">
    <w:name w:val="pl-s1"/>
    <w:basedOn w:val="DefaultParagraphFont"/>
    <w:rsid w:val="0034322C"/>
  </w:style>
  <w:style w:type="character" w:customStyle="1" w:styleId="pl-c1">
    <w:name w:val="pl-c1"/>
    <w:basedOn w:val="DefaultParagraphFont"/>
    <w:rsid w:val="003432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759934">
      <w:bodyDiv w:val="1"/>
      <w:marLeft w:val="0"/>
      <w:marRight w:val="0"/>
      <w:marTop w:val="0"/>
      <w:marBottom w:val="0"/>
      <w:divBdr>
        <w:top w:val="none" w:sz="0" w:space="0" w:color="auto"/>
        <w:left w:val="none" w:sz="0" w:space="0" w:color="auto"/>
        <w:bottom w:val="none" w:sz="0" w:space="0" w:color="auto"/>
        <w:right w:val="none" w:sz="0" w:space="0" w:color="auto"/>
      </w:divBdr>
    </w:div>
    <w:div w:id="1497452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iki.ros.org/melodic" TargetMode="Externa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vtk.org/doc/nightly/html/index.html"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slicer.org/"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penigtlink/ROS-IGTL-Bridge"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3.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12877B3-37BF-4776-A8F3-2563BBF7C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5</TotalTime>
  <Pages>23</Pages>
  <Words>5227</Words>
  <Characters>2979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413</cp:revision>
  <cp:lastPrinted>2020-06-02T20:19:00Z</cp:lastPrinted>
  <dcterms:created xsi:type="dcterms:W3CDTF">2020-01-31T03:21:00Z</dcterms:created>
  <dcterms:modified xsi:type="dcterms:W3CDTF">2020-06-02T22:4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